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AE4118" w14:textId="41FD819B" w:rsidR="002476B9" w:rsidRPr="00AD7E6D" w:rsidRDefault="008507D7" w:rsidP="00E758C6">
      <w:pPr>
        <w:spacing w:after="0" w:line="480" w:lineRule="auto"/>
        <w:outlineLvl w:val="0"/>
        <w:rPr>
          <w:rFonts w:ascii="Times New Roman" w:hAnsi="Times New Roman" w:cs="Times New Roman"/>
          <w:b/>
          <w:sz w:val="36"/>
          <w:szCs w:val="36"/>
        </w:rPr>
      </w:pPr>
      <w:r>
        <w:rPr>
          <w:rFonts w:ascii="Times New Roman" w:hAnsi="Times New Roman" w:cs="Times New Roman"/>
          <w:b/>
          <w:sz w:val="36"/>
          <w:szCs w:val="36"/>
        </w:rPr>
        <w:t>Supporting information</w:t>
      </w:r>
      <w:r w:rsidR="002476B9" w:rsidRPr="00AD7E6D">
        <w:rPr>
          <w:rFonts w:ascii="Times New Roman" w:hAnsi="Times New Roman" w:cs="Times New Roman"/>
          <w:b/>
          <w:sz w:val="36"/>
          <w:szCs w:val="36"/>
        </w:rPr>
        <w:t>:</w:t>
      </w:r>
    </w:p>
    <w:p w14:paraId="01225E36" w14:textId="77777777" w:rsidR="00EE4E5E" w:rsidRPr="006E2E6F" w:rsidRDefault="00EE4E5E" w:rsidP="006E2E6F">
      <w:pPr>
        <w:spacing w:after="0" w:line="480" w:lineRule="auto"/>
        <w:rPr>
          <w:rFonts w:ascii="Times New Roman" w:hAnsi="Times New Roman" w:cs="Times New Roman"/>
          <w:sz w:val="18"/>
          <w:szCs w:val="18"/>
        </w:rPr>
      </w:pPr>
    </w:p>
    <w:p w14:paraId="68397DD7" w14:textId="67D627EA" w:rsidR="002476B9" w:rsidRPr="008507D7" w:rsidRDefault="002601BD" w:rsidP="00E758C6">
      <w:pPr>
        <w:spacing w:after="0" w:line="480" w:lineRule="auto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8507D7">
        <w:rPr>
          <w:rFonts w:ascii="Times New Roman" w:hAnsi="Times New Roman" w:cs="Times New Roman"/>
          <w:b/>
          <w:sz w:val="24"/>
          <w:szCs w:val="24"/>
        </w:rPr>
        <w:t>S</w:t>
      </w:r>
      <w:r w:rsidR="002476B9" w:rsidRPr="008507D7">
        <w:rPr>
          <w:rFonts w:ascii="Times New Roman" w:hAnsi="Times New Roman" w:cs="Times New Roman"/>
          <w:b/>
          <w:sz w:val="24"/>
          <w:szCs w:val="24"/>
        </w:rPr>
        <w:t>1</w:t>
      </w:r>
      <w:r w:rsidR="00F20894">
        <w:rPr>
          <w:rFonts w:ascii="Times New Roman" w:hAnsi="Times New Roman" w:cs="Times New Roman"/>
          <w:b/>
          <w:sz w:val="24"/>
          <w:szCs w:val="24"/>
        </w:rPr>
        <w:t xml:space="preserve"> Table.</w:t>
      </w:r>
      <w:r w:rsidR="002476B9" w:rsidRPr="008507D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476B9" w:rsidRPr="00C55614">
        <w:rPr>
          <w:rFonts w:ascii="Times New Roman" w:hAnsi="Times New Roman" w:cs="Times New Roman"/>
          <w:b/>
          <w:sz w:val="24"/>
          <w:szCs w:val="24"/>
        </w:rPr>
        <w:t>Primer and probe sequences used in this study.</w:t>
      </w:r>
      <w:r w:rsidR="002476B9" w:rsidRPr="008507D7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47"/>
        <w:gridCol w:w="5414"/>
        <w:gridCol w:w="2299"/>
      </w:tblGrid>
      <w:tr w:rsidR="002476B9" w:rsidRPr="006E2E6F" w14:paraId="4BD6D080" w14:textId="77777777" w:rsidTr="008B3288">
        <w:tc>
          <w:tcPr>
            <w:tcW w:w="1668" w:type="dxa"/>
            <w:tcBorders>
              <w:bottom w:val="single" w:sz="4" w:space="0" w:color="auto"/>
            </w:tcBorders>
          </w:tcPr>
          <w:p w14:paraId="009D939A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E2E6F">
              <w:rPr>
                <w:rFonts w:ascii="Times New Roman" w:hAnsi="Times New Roman" w:cs="Times New Roman"/>
                <w:b/>
              </w:rPr>
              <w:t>Name</w:t>
            </w:r>
          </w:p>
        </w:tc>
        <w:tc>
          <w:tcPr>
            <w:tcW w:w="5528" w:type="dxa"/>
            <w:tcBorders>
              <w:bottom w:val="single" w:sz="4" w:space="0" w:color="auto"/>
            </w:tcBorders>
          </w:tcPr>
          <w:p w14:paraId="38341D0A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E2E6F">
              <w:rPr>
                <w:rFonts w:ascii="Times New Roman" w:hAnsi="Times New Roman" w:cs="Times New Roman"/>
                <w:b/>
              </w:rPr>
              <w:t>Sequence (5`- 3`)</w:t>
            </w:r>
          </w:p>
        </w:tc>
        <w:tc>
          <w:tcPr>
            <w:tcW w:w="2380" w:type="dxa"/>
            <w:tcBorders>
              <w:bottom w:val="single" w:sz="4" w:space="0" w:color="auto"/>
            </w:tcBorders>
          </w:tcPr>
          <w:p w14:paraId="424AD4E9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E2E6F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2476B9" w:rsidRPr="006E2E6F" w14:paraId="2811E46B" w14:textId="77777777" w:rsidTr="008B3288">
        <w:trPr>
          <w:trHeight w:val="454"/>
        </w:trPr>
        <w:tc>
          <w:tcPr>
            <w:tcW w:w="1668" w:type="dxa"/>
            <w:tcBorders>
              <w:bottom w:val="nil"/>
            </w:tcBorders>
          </w:tcPr>
          <w:p w14:paraId="0B09A0E2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6E2E6F">
              <w:rPr>
                <w:rFonts w:ascii="Times New Roman" w:hAnsi="Times New Roman" w:cs="Times New Roman"/>
              </w:rPr>
              <w:t>16s_Fwd</w:t>
            </w:r>
          </w:p>
        </w:tc>
        <w:tc>
          <w:tcPr>
            <w:tcW w:w="5528" w:type="dxa"/>
            <w:tcBorders>
              <w:bottom w:val="nil"/>
            </w:tcBorders>
          </w:tcPr>
          <w:p w14:paraId="0B6DC48A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6E2E6F">
              <w:rPr>
                <w:rFonts w:ascii="Times New Roman" w:hAnsi="Times New Roman" w:cs="Times New Roman"/>
              </w:rPr>
              <w:t>TTGAGCGATTTACTTCGGTAAAGA</w:t>
            </w:r>
          </w:p>
        </w:tc>
        <w:tc>
          <w:tcPr>
            <w:tcW w:w="2380" w:type="dxa"/>
            <w:tcBorders>
              <w:bottom w:val="nil"/>
            </w:tcBorders>
          </w:tcPr>
          <w:p w14:paraId="0D198BB9" w14:textId="10414A5E" w:rsidR="002476B9" w:rsidRPr="003B5B85" w:rsidRDefault="003B5B85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B5B85">
              <w:rPr>
                <w:rFonts w:ascii="Times New Roman" w:hAnsi="Times New Roman" w:cs="Times New Roman"/>
              </w:rPr>
              <w:fldChar w:fldCharType="begin"/>
            </w:r>
            <w:r w:rsidR="00B74766">
              <w:rPr>
                <w:rFonts w:ascii="Times New Roman" w:hAnsi="Times New Roman" w:cs="Times New Roman"/>
              </w:rPr>
              <w:instrText xml:space="preserve"> ADDIN ZOTERO_ITEM CSL_CITATION {"citationID":"a137m2budma","properties":{"formattedCitation":"[1]","plainCitation":"[1]"},"citationItems":[{"id":19,"uris":["http://zotero.org/users/local/0adzt5JU/items/4YGXFEWD"],"uri":["http://zotero.org/users/local/0adzt5JU/items/4YGXFEWD"],"itemData":{"id":19,"type":"article-journal","title":"Quantitative detection of Clostridium difficile in hospital environmental samples by real-time polymerase chain reaction","container-title":"Journal of Hospital Infection","page":"43-48","volume":"71","issue":"1","source":"CrossRef","DOI":"10.1016/j.jhin.2008.10.021","ISSN":"01956701","language":"en","author":[{"family":"Mutters","given":"R."},{"family":"Nonnenmacher","given":"C."},{"family":"Susin","given":"C."},{"family":"Albrecht","given":"U."},{"family":"Kropatsch","given":"R."},{"family":"Schumacher","given":"S."}],"issued":{"date-parts":[["2009",1]]}}}],"schema":"https://github.com/citation-style-language/schema/raw/master/csl-citation.json"} </w:instrText>
            </w:r>
            <w:r w:rsidRPr="003B5B85">
              <w:rPr>
                <w:rFonts w:ascii="Times New Roman" w:hAnsi="Times New Roman" w:cs="Times New Roman"/>
              </w:rPr>
              <w:fldChar w:fldCharType="separate"/>
            </w:r>
            <w:r w:rsidR="00E758C6">
              <w:rPr>
                <w:rFonts w:ascii="Times New Roman" w:hAnsi="Times New Roman" w:cs="Times New Roman"/>
                <w:noProof/>
              </w:rPr>
              <w:t>[1</w:t>
            </w:r>
            <w:r w:rsidR="00B74766">
              <w:rPr>
                <w:rFonts w:ascii="Times New Roman" w:hAnsi="Times New Roman" w:cs="Times New Roman"/>
                <w:noProof/>
              </w:rPr>
              <w:t>]</w:t>
            </w:r>
            <w:r w:rsidRPr="003B5B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476B9" w:rsidRPr="006E2E6F" w14:paraId="3F3786C7" w14:textId="77777777" w:rsidTr="008B3288">
        <w:trPr>
          <w:trHeight w:val="454"/>
        </w:trPr>
        <w:tc>
          <w:tcPr>
            <w:tcW w:w="1668" w:type="dxa"/>
            <w:tcBorders>
              <w:top w:val="nil"/>
              <w:bottom w:val="nil"/>
            </w:tcBorders>
          </w:tcPr>
          <w:p w14:paraId="517496CA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6E2E6F">
              <w:rPr>
                <w:rFonts w:ascii="Times New Roman" w:hAnsi="Times New Roman" w:cs="Times New Roman"/>
              </w:rPr>
              <w:t>16s_Rev</w:t>
            </w:r>
          </w:p>
        </w:tc>
        <w:tc>
          <w:tcPr>
            <w:tcW w:w="5528" w:type="dxa"/>
            <w:tcBorders>
              <w:top w:val="nil"/>
              <w:bottom w:val="nil"/>
            </w:tcBorders>
          </w:tcPr>
          <w:p w14:paraId="00C9ACE3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E2E6F">
              <w:rPr>
                <w:rFonts w:ascii="Times New Roman" w:hAnsi="Times New Roman" w:cs="Times New Roman"/>
              </w:rPr>
              <w:t>CCATCCTGTACTGGCTCACCT</w:t>
            </w: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53FA2A59" w14:textId="33CEBDE8" w:rsidR="002476B9" w:rsidRPr="003B5B85" w:rsidRDefault="003B5B85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B5B85">
              <w:rPr>
                <w:rFonts w:ascii="Times New Roman" w:hAnsi="Times New Roman" w:cs="Times New Roman"/>
              </w:rPr>
              <w:fldChar w:fldCharType="begin"/>
            </w:r>
            <w:r w:rsidR="00B74766">
              <w:rPr>
                <w:rFonts w:ascii="Times New Roman" w:hAnsi="Times New Roman" w:cs="Times New Roman"/>
              </w:rPr>
              <w:instrText xml:space="preserve"> ADDIN ZOTERO_ITEM CSL_CITATION {"citationID":"a1iuo3fbrqe","properties":{"formattedCitation":"[1]","plainCitation":"[1]"},"citationItems":[{"id":19,"uris":["http://zotero.org/users/local/0adzt5JU/items/4YGXFEWD"],"uri":["http://zotero.org/users/local/0adzt5JU/items/4YGXFEWD"],"itemData":{"id":19,"type":"article-journal","title":"Quantitative detection of Clostridium difficile in hospital environmental samples by real-time polymerase chain reaction","container-title":"Journal of Hospital Infection","page":"43-48","volume":"71","issue":"1","source":"CrossRef","DOI":"10.1016/j.jhin.2008.10.021","ISSN":"01956701","language":"en","author":[{"family":"Mutters","given":"R."},{"family":"Nonnenmacher","given":"C."},{"family":"Susin","given":"C."},{"family":"Albrecht","given":"U."},{"family":"Kropatsch","given":"R."},{"family":"Schumacher","given":"S."}],"issued":{"date-parts":[["2009",1]]}}}],"schema":"https://github.com/citation-style-language/schema/raw/master/csl-citation.json"} </w:instrText>
            </w:r>
            <w:r w:rsidRPr="003B5B85">
              <w:rPr>
                <w:rFonts w:ascii="Times New Roman" w:hAnsi="Times New Roman" w:cs="Times New Roman"/>
              </w:rPr>
              <w:fldChar w:fldCharType="separate"/>
            </w:r>
            <w:r w:rsidR="00B74766">
              <w:rPr>
                <w:rFonts w:ascii="Times New Roman" w:hAnsi="Times New Roman" w:cs="Times New Roman"/>
                <w:noProof/>
              </w:rPr>
              <w:t>[1]</w:t>
            </w:r>
            <w:r w:rsidRPr="003B5B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476B9" w:rsidRPr="006E2E6F" w14:paraId="1E6B821E" w14:textId="77777777" w:rsidTr="008B3288">
        <w:trPr>
          <w:trHeight w:val="454"/>
        </w:trPr>
        <w:tc>
          <w:tcPr>
            <w:tcW w:w="1668" w:type="dxa"/>
            <w:tcBorders>
              <w:top w:val="nil"/>
              <w:bottom w:val="nil"/>
            </w:tcBorders>
          </w:tcPr>
          <w:p w14:paraId="503A5B8E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6E2E6F">
              <w:rPr>
                <w:rFonts w:ascii="Times New Roman" w:hAnsi="Times New Roman" w:cs="Times New Roman"/>
              </w:rPr>
              <w:t>16s_Probe</w:t>
            </w:r>
          </w:p>
        </w:tc>
        <w:tc>
          <w:tcPr>
            <w:tcW w:w="5528" w:type="dxa"/>
            <w:tcBorders>
              <w:top w:val="nil"/>
              <w:bottom w:val="nil"/>
            </w:tcBorders>
          </w:tcPr>
          <w:p w14:paraId="69D73990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E2E6F">
              <w:rPr>
                <w:rFonts w:ascii="Times New Roman" w:hAnsi="Times New Roman" w:cs="Times New Roman"/>
              </w:rPr>
              <w:t>6-FAM-CGGCGGACGGGTGAGTAACG-MBG</w:t>
            </w: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00C8477F" w14:textId="2869125C" w:rsidR="002476B9" w:rsidRPr="003B5B85" w:rsidRDefault="003B5B85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B5B85">
              <w:rPr>
                <w:rFonts w:ascii="Times New Roman" w:hAnsi="Times New Roman" w:cs="Times New Roman"/>
              </w:rPr>
              <w:fldChar w:fldCharType="begin"/>
            </w:r>
            <w:r w:rsidR="00B74766">
              <w:rPr>
                <w:rFonts w:ascii="Times New Roman" w:hAnsi="Times New Roman" w:cs="Times New Roman"/>
              </w:rPr>
              <w:instrText xml:space="preserve"> ADDIN ZOTERO_ITEM CSL_CITATION {"citationID":"a1f9il9vj04","properties":{"formattedCitation":"[1]","plainCitation":"[1]"},"citationItems":[{"id":19,"uris":["http://zotero.org/users/local/0adzt5JU/items/4YGXFEWD"],"uri":["http://zotero.org/users/local/0adzt5JU/items/4YGXFEWD"],"itemData":{"id":19,"type":"article-journal","title":"Quantitative detection of Clostridium difficile in hospital environmental samples by real-time polymerase chain reaction","container-title":"Journal of Hospital Infection","page":"43-48","volume":"71","issue":"1","source":"CrossRef","DOI":"10.1016/j.jhin.2008.10.021","ISSN":"01956701","language":"en","author":[{"family":"Mutters","given":"R."},{"family":"Nonnenmacher","given":"C."},{"family":"Susin","given":"C."},{"family":"Albrecht","given":"U."},{"family":"Kropatsch","given":"R."},{"family":"Schumacher","given":"S."}],"issued":{"date-parts":[["2009",1]]}}}],"schema":"https://github.com/citation-style-language/schema/raw/master/csl-citation.json"} </w:instrText>
            </w:r>
            <w:r w:rsidRPr="003B5B85">
              <w:rPr>
                <w:rFonts w:ascii="Times New Roman" w:hAnsi="Times New Roman" w:cs="Times New Roman"/>
              </w:rPr>
              <w:fldChar w:fldCharType="separate"/>
            </w:r>
            <w:r w:rsidR="00B74766">
              <w:rPr>
                <w:rFonts w:ascii="Times New Roman" w:hAnsi="Times New Roman" w:cs="Times New Roman"/>
                <w:noProof/>
              </w:rPr>
              <w:t>[1]</w:t>
            </w:r>
            <w:r w:rsidRPr="003B5B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476B9" w:rsidRPr="006E2E6F" w14:paraId="24EC63FD" w14:textId="77777777" w:rsidTr="008B3288">
        <w:trPr>
          <w:trHeight w:val="454"/>
        </w:trPr>
        <w:tc>
          <w:tcPr>
            <w:tcW w:w="1668" w:type="dxa"/>
            <w:tcBorders>
              <w:top w:val="nil"/>
              <w:bottom w:val="nil"/>
            </w:tcBorders>
          </w:tcPr>
          <w:p w14:paraId="1D6B8E78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E2E6F">
              <w:rPr>
                <w:rFonts w:ascii="Times New Roman" w:hAnsi="Times New Roman" w:cs="Times New Roman"/>
              </w:rPr>
              <w:t>ToxB_Fwd</w:t>
            </w:r>
            <w:proofErr w:type="spellEnd"/>
          </w:p>
        </w:tc>
        <w:tc>
          <w:tcPr>
            <w:tcW w:w="5528" w:type="dxa"/>
            <w:tcBorders>
              <w:top w:val="nil"/>
              <w:bottom w:val="nil"/>
            </w:tcBorders>
          </w:tcPr>
          <w:p w14:paraId="42456135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6E2E6F">
              <w:rPr>
                <w:rFonts w:ascii="Times New Roman" w:hAnsi="Times New Roman" w:cs="Times New Roman"/>
              </w:rPr>
              <w:t>GAAGGATTACCTGTAATTGC</w:t>
            </w: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7AAEF4A5" w14:textId="61F21D4D" w:rsidR="002476B9" w:rsidRPr="003B5B85" w:rsidRDefault="003B5B85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B5B85">
              <w:rPr>
                <w:rFonts w:ascii="Times New Roman" w:hAnsi="Times New Roman" w:cs="Times New Roman"/>
              </w:rPr>
              <w:fldChar w:fldCharType="begin"/>
            </w:r>
            <w:r w:rsidR="00B74766">
              <w:rPr>
                <w:rFonts w:ascii="Times New Roman" w:hAnsi="Times New Roman" w:cs="Times New Roman"/>
              </w:rPr>
              <w:instrText xml:space="preserve"> ADDIN ZOTERO_ITEM CSL_CITATION {"citationID":"asrl8jc698","properties":{"formattedCitation":"[2]","plainCitation":"[2]"},"citationItems":[{"id":15,"uris":["http://zotero.org/users/local/0adzt5JU/items/GKSHP35A"],"uri":["http://zotero.org/users/local/0adzt5JU/items/GKSHP35A"],"itemData":{"id":15,"type":"article-journal","title":"Multiplex Real-Time PCR Method for Simultaneous Identification and Toxigenic Type Characterization of &lt;i&gt;Clostridium difficile&lt;/i&gt; From Stool Samples","container-title":"Annals of Laboratory Medicine","page":"306","volume":"35","issue":"3","source":"CrossRef","DOI":"10.3343/alm.2015.35.3.306","ISSN":"2234-3806, 2234-3814","language":"en","author":[{"family":"Kilic","given":"Abdullah"},{"family":"Alam","given":"Mohammad J."},{"family":"Tisdel","given":"Naradah L."},{"family":"Shah","given":"Dhara N."},{"family":"Yapar","given":"Mehmet"},{"family":"Lasco","given":"Todd M."},{"family":"Garey","given":"Kevin W."}],"issued":{"date-parts":[["2015"]]}}}],"schema":"https://github.com/citation-style-language/schema/raw/master/csl-citation.json"} </w:instrText>
            </w:r>
            <w:r w:rsidRPr="003B5B85">
              <w:rPr>
                <w:rFonts w:ascii="Times New Roman" w:hAnsi="Times New Roman" w:cs="Times New Roman"/>
              </w:rPr>
              <w:fldChar w:fldCharType="separate"/>
            </w:r>
            <w:r w:rsidR="00B74766">
              <w:rPr>
                <w:rFonts w:ascii="Times New Roman" w:hAnsi="Times New Roman" w:cs="Times New Roman"/>
                <w:noProof/>
              </w:rPr>
              <w:t>[2]</w:t>
            </w:r>
            <w:r w:rsidRPr="003B5B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476B9" w:rsidRPr="006E2E6F" w14:paraId="369BFCE4" w14:textId="77777777" w:rsidTr="008B3288">
        <w:trPr>
          <w:trHeight w:val="454"/>
        </w:trPr>
        <w:tc>
          <w:tcPr>
            <w:tcW w:w="1668" w:type="dxa"/>
            <w:tcBorders>
              <w:top w:val="nil"/>
              <w:bottom w:val="nil"/>
            </w:tcBorders>
          </w:tcPr>
          <w:p w14:paraId="1BC4B91A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E2E6F">
              <w:rPr>
                <w:rFonts w:ascii="Times New Roman" w:hAnsi="Times New Roman" w:cs="Times New Roman"/>
              </w:rPr>
              <w:t>ToxB_Rev</w:t>
            </w:r>
            <w:proofErr w:type="spellEnd"/>
          </w:p>
        </w:tc>
        <w:tc>
          <w:tcPr>
            <w:tcW w:w="5528" w:type="dxa"/>
            <w:tcBorders>
              <w:top w:val="nil"/>
              <w:bottom w:val="nil"/>
            </w:tcBorders>
          </w:tcPr>
          <w:p w14:paraId="64FDEC44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6E2E6F">
              <w:rPr>
                <w:rFonts w:ascii="Times New Roman" w:hAnsi="Times New Roman" w:cs="Times New Roman"/>
              </w:rPr>
              <w:t>CTGCCATTATACCTATCTTAGC</w:t>
            </w: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7C5DD407" w14:textId="205AF08F" w:rsidR="002476B9" w:rsidRPr="003B5B85" w:rsidRDefault="003B5B85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B5B85">
              <w:rPr>
                <w:rFonts w:ascii="Times New Roman" w:hAnsi="Times New Roman" w:cs="Times New Roman"/>
              </w:rPr>
              <w:fldChar w:fldCharType="begin"/>
            </w:r>
            <w:r w:rsidR="00B74766">
              <w:rPr>
                <w:rFonts w:ascii="Times New Roman" w:hAnsi="Times New Roman" w:cs="Times New Roman"/>
              </w:rPr>
              <w:instrText xml:space="preserve"> ADDIN ZOTERO_ITEM CSL_CITATION {"citationID":"a16fhuup3no","properties":{"formattedCitation":"[2]","plainCitation":"[2]"},"citationItems":[{"id":15,"uris":["http://zotero.org/users/local/0adzt5JU/items/GKSHP35A"],"uri":["http://zotero.org/users/local/0adzt5JU/items/GKSHP35A"],"itemData":{"id":15,"type":"article-journal","title":"Multiplex Real-Time PCR Method for Simultaneous Identification and Toxigenic Type Characterization of &lt;i&gt;Clostridium difficile&lt;/i&gt; From Stool Samples","container-title":"Annals of Laboratory Medicine","page":"306","volume":"35","issue":"3","source":"CrossRef","DOI":"10.3343/alm.2015.35.3.306","ISSN":"2234-3806, 2234-3814","language":"en","author":[{"family":"Kilic","given":"Abdullah"},{"family":"Alam","given":"Mohammad J."},{"family":"Tisdel","given":"Naradah L."},{"family":"Shah","given":"Dhara N."},{"family":"Yapar","given":"Mehmet"},{"family":"Lasco","given":"Todd M."},{"family":"Garey","given":"Kevin W."}],"issued":{"date-parts":[["2015"]]}}}],"schema":"https://github.com/citation-style-language/schema/raw/master/csl-citation.json"} </w:instrText>
            </w:r>
            <w:r w:rsidRPr="003B5B85">
              <w:rPr>
                <w:rFonts w:ascii="Times New Roman" w:hAnsi="Times New Roman" w:cs="Times New Roman"/>
              </w:rPr>
              <w:fldChar w:fldCharType="separate"/>
            </w:r>
            <w:r w:rsidR="00B74766">
              <w:rPr>
                <w:rFonts w:ascii="Times New Roman" w:hAnsi="Times New Roman" w:cs="Times New Roman"/>
                <w:noProof/>
              </w:rPr>
              <w:t>[2]</w:t>
            </w:r>
            <w:r w:rsidRPr="003B5B8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476B9" w:rsidRPr="006E2E6F" w14:paraId="035BE2DA" w14:textId="77777777" w:rsidTr="008B3288">
        <w:trPr>
          <w:trHeight w:val="454"/>
        </w:trPr>
        <w:tc>
          <w:tcPr>
            <w:tcW w:w="1668" w:type="dxa"/>
            <w:tcBorders>
              <w:top w:val="nil"/>
            </w:tcBorders>
          </w:tcPr>
          <w:p w14:paraId="19418355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E2E6F">
              <w:rPr>
                <w:rFonts w:ascii="Times New Roman" w:hAnsi="Times New Roman" w:cs="Times New Roman"/>
              </w:rPr>
              <w:t>ToxB_Probe</w:t>
            </w:r>
            <w:proofErr w:type="spellEnd"/>
          </w:p>
        </w:tc>
        <w:tc>
          <w:tcPr>
            <w:tcW w:w="5528" w:type="dxa"/>
            <w:tcBorders>
              <w:top w:val="nil"/>
            </w:tcBorders>
          </w:tcPr>
          <w:p w14:paraId="015818D1" w14:textId="77777777" w:rsidR="002476B9" w:rsidRPr="006E2E6F" w:rsidRDefault="002476B9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6E2E6F">
              <w:rPr>
                <w:rFonts w:ascii="Times New Roman" w:hAnsi="Times New Roman" w:cs="Times New Roman"/>
              </w:rPr>
              <w:t>JOE-CTCTTTGAT-ZEN-TGCTGCACCTAAACTTACACC-Iowa Black FQ</w:t>
            </w:r>
          </w:p>
        </w:tc>
        <w:tc>
          <w:tcPr>
            <w:tcW w:w="2380" w:type="dxa"/>
            <w:tcBorders>
              <w:top w:val="nil"/>
            </w:tcBorders>
          </w:tcPr>
          <w:p w14:paraId="2BBCC199" w14:textId="26FEBAB9" w:rsidR="002476B9" w:rsidRPr="003B5B85" w:rsidRDefault="003B5B85" w:rsidP="006E2E6F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B5B85">
              <w:rPr>
                <w:rFonts w:ascii="Times New Roman" w:hAnsi="Times New Roman" w:cs="Times New Roman"/>
              </w:rPr>
              <w:fldChar w:fldCharType="begin"/>
            </w:r>
            <w:r w:rsidR="00B74766">
              <w:rPr>
                <w:rFonts w:ascii="Times New Roman" w:hAnsi="Times New Roman" w:cs="Times New Roman"/>
              </w:rPr>
              <w:instrText xml:space="preserve"> ADDIN ZOTERO_ITEM CSL_CITATION {"citationID":"actu770vtr","properties":{"formattedCitation":"[2]","plainCitation":"[2]"},"citationItems":[{"id":15,"uris":["http://zotero.org/users/local/0adzt5JU/items/GKSHP35A"],"uri":["http://zotero.org/users/local/0adzt5JU/items/GKSHP35A"],"itemData":{"id":15,"type":"article-journal","title":"Multiplex Real-Time PCR Method for Simultaneous Identification and Toxigenic Type Characterization of &lt;i&gt;Clostridium difficile&lt;/i&gt; From Stool Samples","container-title":"Annals of Laboratory Medicine","page":"306","volume":"35","issue":"3","source":"CrossRef","DOI":"10.3343/alm.2015.35.3.306","ISSN":"2234-3806, 2234-3814","language":"en","author":[{"family":"Kilic","given":"Abdullah"},{"family":"Alam","given":"Mohammad J."},{"family":"Tisdel","given":"Naradah L."},{"family":"Shah","given":"Dhara N."},{"family":"Yapar","given":"Mehmet"},{"family":"Lasco","given":"Todd M."},{"family":"Garey","given":"Kevin W."}],"issued":{"date-parts":[["2015"]]}}}],"schema":"https://github.com/citation-style-language/schema/raw/master/csl-citation.json"} </w:instrText>
            </w:r>
            <w:r w:rsidRPr="003B5B85">
              <w:rPr>
                <w:rFonts w:ascii="Times New Roman" w:hAnsi="Times New Roman" w:cs="Times New Roman"/>
              </w:rPr>
              <w:fldChar w:fldCharType="separate"/>
            </w:r>
            <w:r w:rsidR="00B74766">
              <w:rPr>
                <w:rFonts w:ascii="Times New Roman" w:hAnsi="Times New Roman" w:cs="Times New Roman"/>
                <w:noProof/>
              </w:rPr>
              <w:t>[2]</w:t>
            </w:r>
            <w:r w:rsidRPr="003B5B85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741CBEF2" w14:textId="77777777" w:rsidR="00EE351F" w:rsidRPr="006E2E6F" w:rsidRDefault="00EE351F" w:rsidP="006E2E6F">
      <w:pPr>
        <w:spacing w:after="0" w:line="480" w:lineRule="auto"/>
        <w:rPr>
          <w:rFonts w:ascii="Times New Roman" w:hAnsi="Times New Roman" w:cs="Times New Roman"/>
          <w:sz w:val="18"/>
          <w:szCs w:val="18"/>
        </w:rPr>
      </w:pPr>
    </w:p>
    <w:p w14:paraId="1B51F7D1" w14:textId="084C7435" w:rsidR="00EE4E5E" w:rsidRDefault="00EE4E5E" w:rsidP="006E2E6F">
      <w:pPr>
        <w:spacing w:after="0" w:line="480" w:lineRule="auto"/>
        <w:rPr>
          <w:rFonts w:ascii="Times New Roman" w:hAnsi="Times New Roman" w:cs="Times New Roman"/>
          <w:sz w:val="18"/>
          <w:szCs w:val="18"/>
          <w:lang w:val="en-US"/>
        </w:rPr>
      </w:pPr>
    </w:p>
    <w:p w14:paraId="51B4BF42" w14:textId="587E1E8F" w:rsidR="006F366F" w:rsidRPr="00AD7E6D" w:rsidRDefault="00AD7E6D" w:rsidP="00E758C6">
      <w:pPr>
        <w:spacing w:after="0" w:line="480" w:lineRule="auto"/>
        <w:outlineLvl w:val="0"/>
        <w:rPr>
          <w:rFonts w:ascii="Times New Roman" w:hAnsi="Times New Roman" w:cs="Times New Roman"/>
          <w:b/>
          <w:sz w:val="36"/>
          <w:szCs w:val="36"/>
        </w:rPr>
      </w:pPr>
      <w:r w:rsidRPr="00AD7E6D">
        <w:rPr>
          <w:rFonts w:ascii="Times New Roman" w:hAnsi="Times New Roman" w:cs="Times New Roman"/>
          <w:b/>
          <w:sz w:val="36"/>
          <w:szCs w:val="36"/>
        </w:rPr>
        <w:t>References:</w:t>
      </w:r>
    </w:p>
    <w:p w14:paraId="506D819B" w14:textId="77777777" w:rsidR="00B74766" w:rsidRPr="00B74766" w:rsidRDefault="006F366F" w:rsidP="00B74766">
      <w:pPr>
        <w:pStyle w:val="Bibliography"/>
        <w:spacing w:line="480" w:lineRule="auto"/>
        <w:ind w:left="386" w:hanging="386"/>
        <w:rPr>
          <w:rFonts w:ascii="Times New Roman" w:hAnsi="Times New Roman" w:cs="Times New Roman"/>
          <w:sz w:val="24"/>
        </w:rPr>
      </w:pPr>
      <w:r w:rsidRPr="00AD7E6D">
        <w:rPr>
          <w:sz w:val="24"/>
          <w:szCs w:val="24"/>
        </w:rPr>
        <w:fldChar w:fldCharType="begin"/>
      </w:r>
      <w:r w:rsidR="00B74766">
        <w:rPr>
          <w:sz w:val="24"/>
          <w:szCs w:val="24"/>
        </w:rPr>
        <w:instrText xml:space="preserve"> ADDIN ZOTERO_BIBL {"custom":[]} CSL_BIBLIOGRAPHY </w:instrText>
      </w:r>
      <w:r w:rsidRPr="00AD7E6D">
        <w:rPr>
          <w:sz w:val="24"/>
          <w:szCs w:val="24"/>
        </w:rPr>
        <w:fldChar w:fldCharType="separate"/>
      </w:r>
      <w:r w:rsidR="00B74766" w:rsidRPr="00B74766">
        <w:rPr>
          <w:rFonts w:ascii="Times New Roman" w:hAnsi="Times New Roman" w:cs="Times New Roman"/>
          <w:sz w:val="24"/>
        </w:rPr>
        <w:t xml:space="preserve">1. </w:t>
      </w:r>
      <w:r w:rsidR="00B74766" w:rsidRPr="00B74766">
        <w:rPr>
          <w:rFonts w:ascii="Times New Roman" w:hAnsi="Times New Roman" w:cs="Times New Roman"/>
          <w:sz w:val="24"/>
        </w:rPr>
        <w:tab/>
        <w:t>Mutters R, Nonnenmacher C, Susin C, Albrecht U, Kropatsch R, Schumacher S. Quantitative detection of Clostridium difficile in hospital environmental samples by real-time polymerase chain reaction. J Hosp Infect. 2009;71: 43–48. doi:10.1016/j.jhin.2008.10.021</w:t>
      </w:r>
    </w:p>
    <w:p w14:paraId="14120442" w14:textId="77777777" w:rsidR="00B74766" w:rsidRPr="00B74766" w:rsidRDefault="00B74766" w:rsidP="00B74766">
      <w:pPr>
        <w:pStyle w:val="Bibliography"/>
        <w:spacing w:line="480" w:lineRule="auto"/>
        <w:ind w:left="386" w:hanging="386"/>
        <w:rPr>
          <w:rFonts w:ascii="Times New Roman" w:hAnsi="Times New Roman" w:cs="Times New Roman"/>
          <w:sz w:val="24"/>
        </w:rPr>
      </w:pPr>
      <w:r w:rsidRPr="00B74766">
        <w:rPr>
          <w:rFonts w:ascii="Times New Roman" w:hAnsi="Times New Roman" w:cs="Times New Roman"/>
          <w:sz w:val="24"/>
        </w:rPr>
        <w:t xml:space="preserve">2. </w:t>
      </w:r>
      <w:r w:rsidRPr="00B74766">
        <w:rPr>
          <w:rFonts w:ascii="Times New Roman" w:hAnsi="Times New Roman" w:cs="Times New Roman"/>
          <w:sz w:val="24"/>
        </w:rPr>
        <w:tab/>
        <w:t xml:space="preserve">Kilic A, Alam MJ, Tisdel NL, Shah DN, Yapar M, Lasco TM, et al. Multiplex Real-Time PCR Method for Simultaneous Identification and Toxigenic Type Characterization of </w:t>
      </w:r>
      <w:r w:rsidRPr="00B74766">
        <w:rPr>
          <w:rFonts w:ascii="Times New Roman" w:hAnsi="Times New Roman" w:cs="Times New Roman"/>
          <w:i/>
          <w:iCs/>
          <w:sz w:val="24"/>
        </w:rPr>
        <w:t>Clostridium difficile</w:t>
      </w:r>
      <w:r w:rsidRPr="00B74766">
        <w:rPr>
          <w:rFonts w:ascii="Times New Roman" w:hAnsi="Times New Roman" w:cs="Times New Roman"/>
          <w:sz w:val="24"/>
        </w:rPr>
        <w:t xml:space="preserve"> From Stool Samples. Ann Lab Med. 2015;35: 306. doi:10.3343/alm.2015.35.3.306</w:t>
      </w:r>
    </w:p>
    <w:p w14:paraId="3E7DC3B9" w14:textId="7E489AB1" w:rsidR="006F366F" w:rsidRPr="006E2E6F" w:rsidRDefault="006F366F" w:rsidP="006F366F">
      <w:pPr>
        <w:spacing w:after="0" w:line="480" w:lineRule="auto"/>
        <w:rPr>
          <w:rFonts w:ascii="Times New Roman" w:hAnsi="Times New Roman" w:cs="Times New Roman"/>
          <w:sz w:val="18"/>
          <w:szCs w:val="18"/>
        </w:rPr>
      </w:pPr>
      <w:r w:rsidRPr="00AD7E6D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6F366F" w:rsidRPr="006E2E6F" w:rsidSect="009B27C6">
      <w:footerReference w:type="default" r:id="rId8"/>
      <w:pgSz w:w="12240" w:h="15840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60974D0" w14:textId="77777777" w:rsidR="00ED0F18" w:rsidRDefault="00ED0F18" w:rsidP="00273C66">
      <w:pPr>
        <w:spacing w:after="0" w:line="240" w:lineRule="auto"/>
      </w:pPr>
      <w:r>
        <w:separator/>
      </w:r>
    </w:p>
  </w:endnote>
  <w:endnote w:type="continuationSeparator" w:id="0">
    <w:p w14:paraId="1A2120FA" w14:textId="77777777" w:rsidR="00ED0F18" w:rsidRDefault="00ED0F18" w:rsidP="00273C6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099323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012E02E" w14:textId="77777777" w:rsidR="00B0720F" w:rsidRDefault="00B0720F">
        <w:pPr>
          <w:pStyle w:val="Footer"/>
          <w:jc w:val="center"/>
        </w:pPr>
      </w:p>
      <w:p w14:paraId="643FBD45" w14:textId="0F2F15A3" w:rsidR="00B0720F" w:rsidRDefault="00B0720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80B6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832EC4F" w14:textId="77777777" w:rsidR="00B0720F" w:rsidRDefault="00B0720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5018766" w14:textId="77777777" w:rsidR="00ED0F18" w:rsidRDefault="00ED0F18" w:rsidP="00273C66">
      <w:pPr>
        <w:spacing w:after="0" w:line="240" w:lineRule="auto"/>
      </w:pPr>
      <w:r>
        <w:separator/>
      </w:r>
    </w:p>
  </w:footnote>
  <w:footnote w:type="continuationSeparator" w:id="0">
    <w:p w14:paraId="19151E95" w14:textId="77777777" w:rsidR="00ED0F18" w:rsidRDefault="00ED0F18" w:rsidP="00273C6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AD4711"/>
    <w:multiLevelType w:val="hybridMultilevel"/>
    <w:tmpl w:val="4372C71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0C47D1A"/>
    <w:multiLevelType w:val="hybridMultilevel"/>
    <w:tmpl w:val="4A809316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9"/>
  <w:proofState w:spelling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4EBA"/>
    <w:rsid w:val="0000131F"/>
    <w:rsid w:val="00001996"/>
    <w:rsid w:val="00001A06"/>
    <w:rsid w:val="00002534"/>
    <w:rsid w:val="000038D2"/>
    <w:rsid w:val="00005084"/>
    <w:rsid w:val="000050C3"/>
    <w:rsid w:val="00006E06"/>
    <w:rsid w:val="000071C9"/>
    <w:rsid w:val="00007689"/>
    <w:rsid w:val="000078CC"/>
    <w:rsid w:val="00007930"/>
    <w:rsid w:val="0001030F"/>
    <w:rsid w:val="0001118B"/>
    <w:rsid w:val="000119F6"/>
    <w:rsid w:val="00012080"/>
    <w:rsid w:val="000124BC"/>
    <w:rsid w:val="00012D0A"/>
    <w:rsid w:val="0001389C"/>
    <w:rsid w:val="000157E1"/>
    <w:rsid w:val="00015B51"/>
    <w:rsid w:val="000164BC"/>
    <w:rsid w:val="000168C0"/>
    <w:rsid w:val="00016FC6"/>
    <w:rsid w:val="00016FEE"/>
    <w:rsid w:val="00017EB0"/>
    <w:rsid w:val="00022BF5"/>
    <w:rsid w:val="00023CCC"/>
    <w:rsid w:val="000247DD"/>
    <w:rsid w:val="000255CE"/>
    <w:rsid w:val="0002586E"/>
    <w:rsid w:val="0002598D"/>
    <w:rsid w:val="000263BB"/>
    <w:rsid w:val="000266DD"/>
    <w:rsid w:val="00026ED1"/>
    <w:rsid w:val="000271CD"/>
    <w:rsid w:val="00027703"/>
    <w:rsid w:val="0002775D"/>
    <w:rsid w:val="0003118E"/>
    <w:rsid w:val="00031260"/>
    <w:rsid w:val="000312B8"/>
    <w:rsid w:val="000322A0"/>
    <w:rsid w:val="00033A25"/>
    <w:rsid w:val="00033ADB"/>
    <w:rsid w:val="0003437E"/>
    <w:rsid w:val="00034698"/>
    <w:rsid w:val="00036168"/>
    <w:rsid w:val="00036E62"/>
    <w:rsid w:val="00037B70"/>
    <w:rsid w:val="00040994"/>
    <w:rsid w:val="000410A8"/>
    <w:rsid w:val="00042D9C"/>
    <w:rsid w:val="00043C60"/>
    <w:rsid w:val="000446E8"/>
    <w:rsid w:val="00045ED0"/>
    <w:rsid w:val="00046457"/>
    <w:rsid w:val="0004648E"/>
    <w:rsid w:val="000469D4"/>
    <w:rsid w:val="000500CB"/>
    <w:rsid w:val="00051061"/>
    <w:rsid w:val="00051C19"/>
    <w:rsid w:val="00053120"/>
    <w:rsid w:val="000539C5"/>
    <w:rsid w:val="0005412F"/>
    <w:rsid w:val="00055343"/>
    <w:rsid w:val="0005630B"/>
    <w:rsid w:val="000567B0"/>
    <w:rsid w:val="000606E1"/>
    <w:rsid w:val="00061B9C"/>
    <w:rsid w:val="0006210B"/>
    <w:rsid w:val="00064AC1"/>
    <w:rsid w:val="00065246"/>
    <w:rsid w:val="00065DB0"/>
    <w:rsid w:val="000716B6"/>
    <w:rsid w:val="00072356"/>
    <w:rsid w:val="0007238E"/>
    <w:rsid w:val="000723DB"/>
    <w:rsid w:val="00072F7A"/>
    <w:rsid w:val="00074519"/>
    <w:rsid w:val="00075F7A"/>
    <w:rsid w:val="000771E4"/>
    <w:rsid w:val="0007746E"/>
    <w:rsid w:val="000800FC"/>
    <w:rsid w:val="000803E9"/>
    <w:rsid w:val="000815A0"/>
    <w:rsid w:val="00081EE1"/>
    <w:rsid w:val="0008229E"/>
    <w:rsid w:val="00082943"/>
    <w:rsid w:val="00082ADB"/>
    <w:rsid w:val="00082D14"/>
    <w:rsid w:val="000838AB"/>
    <w:rsid w:val="000838B7"/>
    <w:rsid w:val="00083EBC"/>
    <w:rsid w:val="0008407A"/>
    <w:rsid w:val="00084434"/>
    <w:rsid w:val="000846C0"/>
    <w:rsid w:val="000864F8"/>
    <w:rsid w:val="00090C2D"/>
    <w:rsid w:val="00091878"/>
    <w:rsid w:val="000918D6"/>
    <w:rsid w:val="00091A2D"/>
    <w:rsid w:val="00092829"/>
    <w:rsid w:val="000937B3"/>
    <w:rsid w:val="00093A8F"/>
    <w:rsid w:val="00096A0C"/>
    <w:rsid w:val="00096C94"/>
    <w:rsid w:val="000979F9"/>
    <w:rsid w:val="00097B69"/>
    <w:rsid w:val="000A0D71"/>
    <w:rsid w:val="000A24C1"/>
    <w:rsid w:val="000A2DF1"/>
    <w:rsid w:val="000A399F"/>
    <w:rsid w:val="000A4F48"/>
    <w:rsid w:val="000A62C8"/>
    <w:rsid w:val="000A65F0"/>
    <w:rsid w:val="000A7C4A"/>
    <w:rsid w:val="000B0D21"/>
    <w:rsid w:val="000B31DB"/>
    <w:rsid w:val="000B3693"/>
    <w:rsid w:val="000B3A5B"/>
    <w:rsid w:val="000B428E"/>
    <w:rsid w:val="000B572B"/>
    <w:rsid w:val="000B59A5"/>
    <w:rsid w:val="000B7988"/>
    <w:rsid w:val="000B7C13"/>
    <w:rsid w:val="000B7E57"/>
    <w:rsid w:val="000C00B5"/>
    <w:rsid w:val="000C0FB8"/>
    <w:rsid w:val="000C117A"/>
    <w:rsid w:val="000C1704"/>
    <w:rsid w:val="000C1C85"/>
    <w:rsid w:val="000C2BEA"/>
    <w:rsid w:val="000C2FAF"/>
    <w:rsid w:val="000C45E1"/>
    <w:rsid w:val="000C5310"/>
    <w:rsid w:val="000C5725"/>
    <w:rsid w:val="000C5BD2"/>
    <w:rsid w:val="000C6400"/>
    <w:rsid w:val="000C728C"/>
    <w:rsid w:val="000C7CAE"/>
    <w:rsid w:val="000C7EA5"/>
    <w:rsid w:val="000D013F"/>
    <w:rsid w:val="000D1D13"/>
    <w:rsid w:val="000D3A87"/>
    <w:rsid w:val="000D51E6"/>
    <w:rsid w:val="000D57DC"/>
    <w:rsid w:val="000D5B26"/>
    <w:rsid w:val="000D62B9"/>
    <w:rsid w:val="000D6A2E"/>
    <w:rsid w:val="000E0327"/>
    <w:rsid w:val="000E0B3C"/>
    <w:rsid w:val="000E1AD0"/>
    <w:rsid w:val="000E1E9A"/>
    <w:rsid w:val="000E25D9"/>
    <w:rsid w:val="000E347E"/>
    <w:rsid w:val="000E3BBB"/>
    <w:rsid w:val="000E6371"/>
    <w:rsid w:val="000E770F"/>
    <w:rsid w:val="000F0E2B"/>
    <w:rsid w:val="000F1B3E"/>
    <w:rsid w:val="000F2B61"/>
    <w:rsid w:val="000F386A"/>
    <w:rsid w:val="000F4FC8"/>
    <w:rsid w:val="000F6141"/>
    <w:rsid w:val="000F6B93"/>
    <w:rsid w:val="000F7DA7"/>
    <w:rsid w:val="001001D2"/>
    <w:rsid w:val="00100AD1"/>
    <w:rsid w:val="0010120C"/>
    <w:rsid w:val="00101AFA"/>
    <w:rsid w:val="0010212B"/>
    <w:rsid w:val="00102E13"/>
    <w:rsid w:val="00103B44"/>
    <w:rsid w:val="001041F5"/>
    <w:rsid w:val="00104E87"/>
    <w:rsid w:val="0010580B"/>
    <w:rsid w:val="00105850"/>
    <w:rsid w:val="00105CD3"/>
    <w:rsid w:val="0010608A"/>
    <w:rsid w:val="001060BF"/>
    <w:rsid w:val="00107552"/>
    <w:rsid w:val="00107A8C"/>
    <w:rsid w:val="00107C59"/>
    <w:rsid w:val="00110289"/>
    <w:rsid w:val="0011035C"/>
    <w:rsid w:val="00110913"/>
    <w:rsid w:val="00111071"/>
    <w:rsid w:val="0011142D"/>
    <w:rsid w:val="00111752"/>
    <w:rsid w:val="001119E3"/>
    <w:rsid w:val="0011423F"/>
    <w:rsid w:val="00115248"/>
    <w:rsid w:val="00115F73"/>
    <w:rsid w:val="001165EA"/>
    <w:rsid w:val="001171ED"/>
    <w:rsid w:val="001174CB"/>
    <w:rsid w:val="00117D23"/>
    <w:rsid w:val="00120B13"/>
    <w:rsid w:val="00120DF8"/>
    <w:rsid w:val="00121550"/>
    <w:rsid w:val="0012192E"/>
    <w:rsid w:val="00122163"/>
    <w:rsid w:val="001221A9"/>
    <w:rsid w:val="001226F3"/>
    <w:rsid w:val="00123E72"/>
    <w:rsid w:val="00123ED8"/>
    <w:rsid w:val="00124DA4"/>
    <w:rsid w:val="00124DB8"/>
    <w:rsid w:val="001273FB"/>
    <w:rsid w:val="00127DCC"/>
    <w:rsid w:val="00130B91"/>
    <w:rsid w:val="00133070"/>
    <w:rsid w:val="00133493"/>
    <w:rsid w:val="00133AC8"/>
    <w:rsid w:val="0013540B"/>
    <w:rsid w:val="00135BC9"/>
    <w:rsid w:val="0013659C"/>
    <w:rsid w:val="001370E5"/>
    <w:rsid w:val="00137711"/>
    <w:rsid w:val="00137F80"/>
    <w:rsid w:val="00140F0B"/>
    <w:rsid w:val="00141200"/>
    <w:rsid w:val="00141968"/>
    <w:rsid w:val="001426DF"/>
    <w:rsid w:val="00142829"/>
    <w:rsid w:val="00142C50"/>
    <w:rsid w:val="00143604"/>
    <w:rsid w:val="00144409"/>
    <w:rsid w:val="001470DA"/>
    <w:rsid w:val="00147348"/>
    <w:rsid w:val="00147621"/>
    <w:rsid w:val="001513D6"/>
    <w:rsid w:val="00152880"/>
    <w:rsid w:val="00152CA6"/>
    <w:rsid w:val="001531DB"/>
    <w:rsid w:val="00153298"/>
    <w:rsid w:val="0015381D"/>
    <w:rsid w:val="00153CB3"/>
    <w:rsid w:val="00154E31"/>
    <w:rsid w:val="001557CE"/>
    <w:rsid w:val="00155E14"/>
    <w:rsid w:val="00156E69"/>
    <w:rsid w:val="00160AA7"/>
    <w:rsid w:val="00163332"/>
    <w:rsid w:val="00163E7D"/>
    <w:rsid w:val="00164082"/>
    <w:rsid w:val="00164FE7"/>
    <w:rsid w:val="001658AD"/>
    <w:rsid w:val="00166DFA"/>
    <w:rsid w:val="00167C6C"/>
    <w:rsid w:val="00167FAD"/>
    <w:rsid w:val="00170587"/>
    <w:rsid w:val="0017151C"/>
    <w:rsid w:val="00171B76"/>
    <w:rsid w:val="00171D26"/>
    <w:rsid w:val="00172037"/>
    <w:rsid w:val="00172540"/>
    <w:rsid w:val="001739C8"/>
    <w:rsid w:val="00173E27"/>
    <w:rsid w:val="001742C0"/>
    <w:rsid w:val="00174F65"/>
    <w:rsid w:val="00177BEB"/>
    <w:rsid w:val="00177FF1"/>
    <w:rsid w:val="00180B85"/>
    <w:rsid w:val="0018264A"/>
    <w:rsid w:val="00183A7E"/>
    <w:rsid w:val="00183E9D"/>
    <w:rsid w:val="001842FF"/>
    <w:rsid w:val="00185094"/>
    <w:rsid w:val="001870B9"/>
    <w:rsid w:val="00187CD1"/>
    <w:rsid w:val="00187E80"/>
    <w:rsid w:val="0019005C"/>
    <w:rsid w:val="00190FA5"/>
    <w:rsid w:val="0019263B"/>
    <w:rsid w:val="00192753"/>
    <w:rsid w:val="00195D5E"/>
    <w:rsid w:val="00195E1A"/>
    <w:rsid w:val="00197317"/>
    <w:rsid w:val="00197D18"/>
    <w:rsid w:val="001A0B68"/>
    <w:rsid w:val="001A0CE5"/>
    <w:rsid w:val="001A0E76"/>
    <w:rsid w:val="001A4209"/>
    <w:rsid w:val="001A4D8B"/>
    <w:rsid w:val="001A68D7"/>
    <w:rsid w:val="001A73C2"/>
    <w:rsid w:val="001B07B8"/>
    <w:rsid w:val="001B0BB2"/>
    <w:rsid w:val="001B125F"/>
    <w:rsid w:val="001B16D6"/>
    <w:rsid w:val="001B366D"/>
    <w:rsid w:val="001B4124"/>
    <w:rsid w:val="001B495E"/>
    <w:rsid w:val="001B7922"/>
    <w:rsid w:val="001C0247"/>
    <w:rsid w:val="001C13F6"/>
    <w:rsid w:val="001C1ADC"/>
    <w:rsid w:val="001C29AC"/>
    <w:rsid w:val="001C2CC1"/>
    <w:rsid w:val="001C30DC"/>
    <w:rsid w:val="001C32D9"/>
    <w:rsid w:val="001C3B4B"/>
    <w:rsid w:val="001C4618"/>
    <w:rsid w:val="001C56E3"/>
    <w:rsid w:val="001C5729"/>
    <w:rsid w:val="001C770C"/>
    <w:rsid w:val="001C7AEC"/>
    <w:rsid w:val="001C7D43"/>
    <w:rsid w:val="001D2D94"/>
    <w:rsid w:val="001D3EAB"/>
    <w:rsid w:val="001D4523"/>
    <w:rsid w:val="001D544F"/>
    <w:rsid w:val="001D6AA2"/>
    <w:rsid w:val="001D70D2"/>
    <w:rsid w:val="001D7948"/>
    <w:rsid w:val="001E082B"/>
    <w:rsid w:val="001E111A"/>
    <w:rsid w:val="001E4778"/>
    <w:rsid w:val="001E4A6D"/>
    <w:rsid w:val="001E5220"/>
    <w:rsid w:val="001E5C8E"/>
    <w:rsid w:val="001E7062"/>
    <w:rsid w:val="001F0D6D"/>
    <w:rsid w:val="001F0DF0"/>
    <w:rsid w:val="001F2E15"/>
    <w:rsid w:val="001F31C7"/>
    <w:rsid w:val="001F5516"/>
    <w:rsid w:val="001F58DA"/>
    <w:rsid w:val="001F5F96"/>
    <w:rsid w:val="001F5F9B"/>
    <w:rsid w:val="0020070E"/>
    <w:rsid w:val="00200F15"/>
    <w:rsid w:val="002019A5"/>
    <w:rsid w:val="00202184"/>
    <w:rsid w:val="00202DBD"/>
    <w:rsid w:val="00204C0A"/>
    <w:rsid w:val="00204D8A"/>
    <w:rsid w:val="0020514E"/>
    <w:rsid w:val="002051B5"/>
    <w:rsid w:val="0020544B"/>
    <w:rsid w:val="00206A1F"/>
    <w:rsid w:val="00207777"/>
    <w:rsid w:val="00211940"/>
    <w:rsid w:val="00212558"/>
    <w:rsid w:val="002127AB"/>
    <w:rsid w:val="00213995"/>
    <w:rsid w:val="00215988"/>
    <w:rsid w:val="00215EF8"/>
    <w:rsid w:val="00215FEC"/>
    <w:rsid w:val="00217DB8"/>
    <w:rsid w:val="00220FBF"/>
    <w:rsid w:val="002229EC"/>
    <w:rsid w:val="00223C90"/>
    <w:rsid w:val="00224791"/>
    <w:rsid w:val="00224EBA"/>
    <w:rsid w:val="002252AD"/>
    <w:rsid w:val="00226BEA"/>
    <w:rsid w:val="00227815"/>
    <w:rsid w:val="00227C5D"/>
    <w:rsid w:val="00232226"/>
    <w:rsid w:val="002323FA"/>
    <w:rsid w:val="00232820"/>
    <w:rsid w:val="00232F94"/>
    <w:rsid w:val="00233AF6"/>
    <w:rsid w:val="00236209"/>
    <w:rsid w:val="00237E1F"/>
    <w:rsid w:val="00237E23"/>
    <w:rsid w:val="00240B5E"/>
    <w:rsid w:val="002410B6"/>
    <w:rsid w:val="002439E2"/>
    <w:rsid w:val="00244DED"/>
    <w:rsid w:val="0024596B"/>
    <w:rsid w:val="00245A75"/>
    <w:rsid w:val="002462B8"/>
    <w:rsid w:val="0024664A"/>
    <w:rsid w:val="002474E0"/>
    <w:rsid w:val="002476B9"/>
    <w:rsid w:val="002479B5"/>
    <w:rsid w:val="00250270"/>
    <w:rsid w:val="00250DA5"/>
    <w:rsid w:val="002511B9"/>
    <w:rsid w:val="00251D35"/>
    <w:rsid w:val="002525D1"/>
    <w:rsid w:val="00252E31"/>
    <w:rsid w:val="00253072"/>
    <w:rsid w:val="00253773"/>
    <w:rsid w:val="00253D66"/>
    <w:rsid w:val="002541E8"/>
    <w:rsid w:val="00254879"/>
    <w:rsid w:val="00255F5C"/>
    <w:rsid w:val="002562D9"/>
    <w:rsid w:val="002563FB"/>
    <w:rsid w:val="00257406"/>
    <w:rsid w:val="00257D14"/>
    <w:rsid w:val="002601BD"/>
    <w:rsid w:val="00260E85"/>
    <w:rsid w:val="0026169A"/>
    <w:rsid w:val="00262E24"/>
    <w:rsid w:val="0026324B"/>
    <w:rsid w:val="002637ED"/>
    <w:rsid w:val="00264290"/>
    <w:rsid w:val="0026483D"/>
    <w:rsid w:val="00264A8C"/>
    <w:rsid w:val="00266EF6"/>
    <w:rsid w:val="00270091"/>
    <w:rsid w:val="00270335"/>
    <w:rsid w:val="00270EDA"/>
    <w:rsid w:val="002714C9"/>
    <w:rsid w:val="00273324"/>
    <w:rsid w:val="00273C66"/>
    <w:rsid w:val="00273E3D"/>
    <w:rsid w:val="00275F6B"/>
    <w:rsid w:val="00276297"/>
    <w:rsid w:val="00280A4F"/>
    <w:rsid w:val="00280B65"/>
    <w:rsid w:val="002818C8"/>
    <w:rsid w:val="0028224C"/>
    <w:rsid w:val="00282351"/>
    <w:rsid w:val="00282E25"/>
    <w:rsid w:val="00284117"/>
    <w:rsid w:val="00284167"/>
    <w:rsid w:val="002845D1"/>
    <w:rsid w:val="0028494B"/>
    <w:rsid w:val="00285380"/>
    <w:rsid w:val="0028562B"/>
    <w:rsid w:val="002856D7"/>
    <w:rsid w:val="00286403"/>
    <w:rsid w:val="002907A7"/>
    <w:rsid w:val="00293601"/>
    <w:rsid w:val="00293BD3"/>
    <w:rsid w:val="00294AEA"/>
    <w:rsid w:val="002956CC"/>
    <w:rsid w:val="00295C91"/>
    <w:rsid w:val="002A0416"/>
    <w:rsid w:val="002A099B"/>
    <w:rsid w:val="002A09BA"/>
    <w:rsid w:val="002A1140"/>
    <w:rsid w:val="002A1E8F"/>
    <w:rsid w:val="002A37A8"/>
    <w:rsid w:val="002A4530"/>
    <w:rsid w:val="002A699C"/>
    <w:rsid w:val="002A6E99"/>
    <w:rsid w:val="002A7531"/>
    <w:rsid w:val="002B0F5C"/>
    <w:rsid w:val="002B1828"/>
    <w:rsid w:val="002B24FB"/>
    <w:rsid w:val="002B2535"/>
    <w:rsid w:val="002B2CFC"/>
    <w:rsid w:val="002B3734"/>
    <w:rsid w:val="002B4292"/>
    <w:rsid w:val="002B4348"/>
    <w:rsid w:val="002B5214"/>
    <w:rsid w:val="002B669D"/>
    <w:rsid w:val="002B6889"/>
    <w:rsid w:val="002B7D0A"/>
    <w:rsid w:val="002C089A"/>
    <w:rsid w:val="002C10C0"/>
    <w:rsid w:val="002C201E"/>
    <w:rsid w:val="002C2ED7"/>
    <w:rsid w:val="002C301C"/>
    <w:rsid w:val="002C3BF8"/>
    <w:rsid w:val="002C4D77"/>
    <w:rsid w:val="002C508F"/>
    <w:rsid w:val="002C5E08"/>
    <w:rsid w:val="002C61F4"/>
    <w:rsid w:val="002C6B59"/>
    <w:rsid w:val="002C763F"/>
    <w:rsid w:val="002D015A"/>
    <w:rsid w:val="002D02D2"/>
    <w:rsid w:val="002D0CBD"/>
    <w:rsid w:val="002D1BA5"/>
    <w:rsid w:val="002D42C9"/>
    <w:rsid w:val="002D4489"/>
    <w:rsid w:val="002D4F0B"/>
    <w:rsid w:val="002D5369"/>
    <w:rsid w:val="002D59EC"/>
    <w:rsid w:val="002D5A4D"/>
    <w:rsid w:val="002D65EE"/>
    <w:rsid w:val="002D713C"/>
    <w:rsid w:val="002D7C45"/>
    <w:rsid w:val="002D7EFD"/>
    <w:rsid w:val="002E038F"/>
    <w:rsid w:val="002E0A1B"/>
    <w:rsid w:val="002E260B"/>
    <w:rsid w:val="002E341D"/>
    <w:rsid w:val="002E4004"/>
    <w:rsid w:val="002E43AB"/>
    <w:rsid w:val="002E57A0"/>
    <w:rsid w:val="002E5CA6"/>
    <w:rsid w:val="002E6151"/>
    <w:rsid w:val="002E6CBF"/>
    <w:rsid w:val="002F0868"/>
    <w:rsid w:val="002F0AD4"/>
    <w:rsid w:val="002F1D4D"/>
    <w:rsid w:val="002F3FB4"/>
    <w:rsid w:val="002F45B1"/>
    <w:rsid w:val="002F4FB9"/>
    <w:rsid w:val="002F6153"/>
    <w:rsid w:val="002F6EE3"/>
    <w:rsid w:val="002F757E"/>
    <w:rsid w:val="00300345"/>
    <w:rsid w:val="00300C42"/>
    <w:rsid w:val="00300C63"/>
    <w:rsid w:val="00300CC8"/>
    <w:rsid w:val="00301FEF"/>
    <w:rsid w:val="00302DBE"/>
    <w:rsid w:val="00303631"/>
    <w:rsid w:val="0030393A"/>
    <w:rsid w:val="003060E4"/>
    <w:rsid w:val="003063DE"/>
    <w:rsid w:val="00306B0F"/>
    <w:rsid w:val="00307555"/>
    <w:rsid w:val="003076D2"/>
    <w:rsid w:val="00307DB2"/>
    <w:rsid w:val="003105EA"/>
    <w:rsid w:val="00310D79"/>
    <w:rsid w:val="00311ACA"/>
    <w:rsid w:val="003137E3"/>
    <w:rsid w:val="00314BD3"/>
    <w:rsid w:val="003154F7"/>
    <w:rsid w:val="003156CE"/>
    <w:rsid w:val="003157A3"/>
    <w:rsid w:val="00315832"/>
    <w:rsid w:val="003166F2"/>
    <w:rsid w:val="003172D9"/>
    <w:rsid w:val="003173F8"/>
    <w:rsid w:val="00321426"/>
    <w:rsid w:val="00322FDB"/>
    <w:rsid w:val="00325CEC"/>
    <w:rsid w:val="003265BC"/>
    <w:rsid w:val="003265F0"/>
    <w:rsid w:val="0032687A"/>
    <w:rsid w:val="00326B3C"/>
    <w:rsid w:val="00330028"/>
    <w:rsid w:val="00330438"/>
    <w:rsid w:val="003313B3"/>
    <w:rsid w:val="00331415"/>
    <w:rsid w:val="003319D4"/>
    <w:rsid w:val="00331C31"/>
    <w:rsid w:val="00331E28"/>
    <w:rsid w:val="00333168"/>
    <w:rsid w:val="003340F4"/>
    <w:rsid w:val="00335D53"/>
    <w:rsid w:val="003361C2"/>
    <w:rsid w:val="00337805"/>
    <w:rsid w:val="00337B37"/>
    <w:rsid w:val="00337E95"/>
    <w:rsid w:val="00340733"/>
    <w:rsid w:val="003418B8"/>
    <w:rsid w:val="0034206D"/>
    <w:rsid w:val="0034298D"/>
    <w:rsid w:val="00345685"/>
    <w:rsid w:val="00345B65"/>
    <w:rsid w:val="00345D1C"/>
    <w:rsid w:val="003464CC"/>
    <w:rsid w:val="00346B87"/>
    <w:rsid w:val="00350576"/>
    <w:rsid w:val="00350B3A"/>
    <w:rsid w:val="00350F1C"/>
    <w:rsid w:val="00352CAE"/>
    <w:rsid w:val="0035382F"/>
    <w:rsid w:val="00353847"/>
    <w:rsid w:val="00355DCB"/>
    <w:rsid w:val="00356265"/>
    <w:rsid w:val="00356BA4"/>
    <w:rsid w:val="00357147"/>
    <w:rsid w:val="003578CA"/>
    <w:rsid w:val="0036041B"/>
    <w:rsid w:val="003605C9"/>
    <w:rsid w:val="0036088C"/>
    <w:rsid w:val="00361DD5"/>
    <w:rsid w:val="00362313"/>
    <w:rsid w:val="003630EC"/>
    <w:rsid w:val="00363147"/>
    <w:rsid w:val="003633E0"/>
    <w:rsid w:val="00363966"/>
    <w:rsid w:val="00363A9C"/>
    <w:rsid w:val="00364292"/>
    <w:rsid w:val="00364492"/>
    <w:rsid w:val="00365A57"/>
    <w:rsid w:val="00365F53"/>
    <w:rsid w:val="00366236"/>
    <w:rsid w:val="00371D83"/>
    <w:rsid w:val="0037207B"/>
    <w:rsid w:val="00372845"/>
    <w:rsid w:val="00373747"/>
    <w:rsid w:val="00373BE8"/>
    <w:rsid w:val="003742B4"/>
    <w:rsid w:val="0037468F"/>
    <w:rsid w:val="00375316"/>
    <w:rsid w:val="00375647"/>
    <w:rsid w:val="00375C05"/>
    <w:rsid w:val="0037661E"/>
    <w:rsid w:val="0037669F"/>
    <w:rsid w:val="00376D6E"/>
    <w:rsid w:val="00377D9F"/>
    <w:rsid w:val="003800CF"/>
    <w:rsid w:val="00380C79"/>
    <w:rsid w:val="00381CB1"/>
    <w:rsid w:val="00382260"/>
    <w:rsid w:val="00382F6E"/>
    <w:rsid w:val="00385CE2"/>
    <w:rsid w:val="00387101"/>
    <w:rsid w:val="003874D7"/>
    <w:rsid w:val="00387913"/>
    <w:rsid w:val="00387D58"/>
    <w:rsid w:val="003909BC"/>
    <w:rsid w:val="00390E06"/>
    <w:rsid w:val="003913B7"/>
    <w:rsid w:val="00391758"/>
    <w:rsid w:val="00391937"/>
    <w:rsid w:val="00392875"/>
    <w:rsid w:val="003931A2"/>
    <w:rsid w:val="003946D6"/>
    <w:rsid w:val="00394EC2"/>
    <w:rsid w:val="00397D0A"/>
    <w:rsid w:val="003A019B"/>
    <w:rsid w:val="003A0401"/>
    <w:rsid w:val="003A0969"/>
    <w:rsid w:val="003A0DC3"/>
    <w:rsid w:val="003A2D30"/>
    <w:rsid w:val="003A5178"/>
    <w:rsid w:val="003A57A6"/>
    <w:rsid w:val="003A5C07"/>
    <w:rsid w:val="003A6443"/>
    <w:rsid w:val="003A6AD0"/>
    <w:rsid w:val="003A6E00"/>
    <w:rsid w:val="003A7401"/>
    <w:rsid w:val="003A7648"/>
    <w:rsid w:val="003A76D8"/>
    <w:rsid w:val="003B0D7B"/>
    <w:rsid w:val="003B1885"/>
    <w:rsid w:val="003B23C1"/>
    <w:rsid w:val="003B3913"/>
    <w:rsid w:val="003B46C8"/>
    <w:rsid w:val="003B51AD"/>
    <w:rsid w:val="003B5B85"/>
    <w:rsid w:val="003B65F5"/>
    <w:rsid w:val="003C1567"/>
    <w:rsid w:val="003C15BC"/>
    <w:rsid w:val="003C367B"/>
    <w:rsid w:val="003C5A63"/>
    <w:rsid w:val="003C7A85"/>
    <w:rsid w:val="003D1156"/>
    <w:rsid w:val="003D16D6"/>
    <w:rsid w:val="003D2421"/>
    <w:rsid w:val="003D3577"/>
    <w:rsid w:val="003D4A4F"/>
    <w:rsid w:val="003D5055"/>
    <w:rsid w:val="003D5227"/>
    <w:rsid w:val="003D74BE"/>
    <w:rsid w:val="003D7BAA"/>
    <w:rsid w:val="003E0804"/>
    <w:rsid w:val="003E0BC4"/>
    <w:rsid w:val="003E102A"/>
    <w:rsid w:val="003E1747"/>
    <w:rsid w:val="003E23F4"/>
    <w:rsid w:val="003E6019"/>
    <w:rsid w:val="003E7196"/>
    <w:rsid w:val="003E73FF"/>
    <w:rsid w:val="003F0558"/>
    <w:rsid w:val="003F0F65"/>
    <w:rsid w:val="003F136B"/>
    <w:rsid w:val="003F167E"/>
    <w:rsid w:val="003F1DF5"/>
    <w:rsid w:val="003F255D"/>
    <w:rsid w:val="003F5488"/>
    <w:rsid w:val="003F5E16"/>
    <w:rsid w:val="003F6E96"/>
    <w:rsid w:val="003F71BC"/>
    <w:rsid w:val="0040065F"/>
    <w:rsid w:val="00403F7D"/>
    <w:rsid w:val="0040416D"/>
    <w:rsid w:val="004046E9"/>
    <w:rsid w:val="004061E7"/>
    <w:rsid w:val="00406704"/>
    <w:rsid w:val="00406900"/>
    <w:rsid w:val="0040780D"/>
    <w:rsid w:val="00410EEE"/>
    <w:rsid w:val="00411BE6"/>
    <w:rsid w:val="00411C95"/>
    <w:rsid w:val="00411CA5"/>
    <w:rsid w:val="00413563"/>
    <w:rsid w:val="00413595"/>
    <w:rsid w:val="0041369F"/>
    <w:rsid w:val="00414994"/>
    <w:rsid w:val="00415399"/>
    <w:rsid w:val="00415D2E"/>
    <w:rsid w:val="0041679F"/>
    <w:rsid w:val="00416CCF"/>
    <w:rsid w:val="0041739B"/>
    <w:rsid w:val="00420931"/>
    <w:rsid w:val="00420D00"/>
    <w:rsid w:val="004211AE"/>
    <w:rsid w:val="00423B0A"/>
    <w:rsid w:val="00424157"/>
    <w:rsid w:val="004248AB"/>
    <w:rsid w:val="0042495D"/>
    <w:rsid w:val="00424E95"/>
    <w:rsid w:val="00427E8B"/>
    <w:rsid w:val="00427F96"/>
    <w:rsid w:val="00431B3B"/>
    <w:rsid w:val="00431F9B"/>
    <w:rsid w:val="00432574"/>
    <w:rsid w:val="0043279B"/>
    <w:rsid w:val="0043304A"/>
    <w:rsid w:val="004331BF"/>
    <w:rsid w:val="00433407"/>
    <w:rsid w:val="00434DA3"/>
    <w:rsid w:val="004353EC"/>
    <w:rsid w:val="00436202"/>
    <w:rsid w:val="00436414"/>
    <w:rsid w:val="0043663D"/>
    <w:rsid w:val="0043779B"/>
    <w:rsid w:val="00437920"/>
    <w:rsid w:val="0044014D"/>
    <w:rsid w:val="00440906"/>
    <w:rsid w:val="0044358F"/>
    <w:rsid w:val="00443F0C"/>
    <w:rsid w:val="0044485B"/>
    <w:rsid w:val="00445972"/>
    <w:rsid w:val="00446123"/>
    <w:rsid w:val="00447C0E"/>
    <w:rsid w:val="0045067E"/>
    <w:rsid w:val="00450756"/>
    <w:rsid w:val="00450C34"/>
    <w:rsid w:val="00451C59"/>
    <w:rsid w:val="00451FA2"/>
    <w:rsid w:val="00452049"/>
    <w:rsid w:val="004522CF"/>
    <w:rsid w:val="004522ED"/>
    <w:rsid w:val="00452E77"/>
    <w:rsid w:val="004535BD"/>
    <w:rsid w:val="00453ABF"/>
    <w:rsid w:val="0045412E"/>
    <w:rsid w:val="00454194"/>
    <w:rsid w:val="00454D3E"/>
    <w:rsid w:val="0045535C"/>
    <w:rsid w:val="00455F71"/>
    <w:rsid w:val="00456667"/>
    <w:rsid w:val="00457106"/>
    <w:rsid w:val="00461514"/>
    <w:rsid w:val="00462E99"/>
    <w:rsid w:val="00463F94"/>
    <w:rsid w:val="004667A7"/>
    <w:rsid w:val="0046757D"/>
    <w:rsid w:val="00467C24"/>
    <w:rsid w:val="004707A4"/>
    <w:rsid w:val="00471328"/>
    <w:rsid w:val="00471ACB"/>
    <w:rsid w:val="00473D67"/>
    <w:rsid w:val="004749FB"/>
    <w:rsid w:val="00474C11"/>
    <w:rsid w:val="00476399"/>
    <w:rsid w:val="00482319"/>
    <w:rsid w:val="004828D3"/>
    <w:rsid w:val="00482C8F"/>
    <w:rsid w:val="004831DF"/>
    <w:rsid w:val="0048359A"/>
    <w:rsid w:val="004836DE"/>
    <w:rsid w:val="0048404B"/>
    <w:rsid w:val="004841C5"/>
    <w:rsid w:val="004849B8"/>
    <w:rsid w:val="00484A11"/>
    <w:rsid w:val="00484E4A"/>
    <w:rsid w:val="00485539"/>
    <w:rsid w:val="00485755"/>
    <w:rsid w:val="0048584A"/>
    <w:rsid w:val="0048611B"/>
    <w:rsid w:val="00486523"/>
    <w:rsid w:val="00486637"/>
    <w:rsid w:val="00487A69"/>
    <w:rsid w:val="00490227"/>
    <w:rsid w:val="00491AFF"/>
    <w:rsid w:val="00491E75"/>
    <w:rsid w:val="00492E55"/>
    <w:rsid w:val="004937CC"/>
    <w:rsid w:val="00493B04"/>
    <w:rsid w:val="00494D88"/>
    <w:rsid w:val="004954E6"/>
    <w:rsid w:val="004969AC"/>
    <w:rsid w:val="00497E9E"/>
    <w:rsid w:val="004A0085"/>
    <w:rsid w:val="004A0479"/>
    <w:rsid w:val="004A0699"/>
    <w:rsid w:val="004A0DF6"/>
    <w:rsid w:val="004A16E2"/>
    <w:rsid w:val="004A498F"/>
    <w:rsid w:val="004A554B"/>
    <w:rsid w:val="004A5672"/>
    <w:rsid w:val="004A721D"/>
    <w:rsid w:val="004B05B0"/>
    <w:rsid w:val="004B157A"/>
    <w:rsid w:val="004B1EE8"/>
    <w:rsid w:val="004B444C"/>
    <w:rsid w:val="004B4D27"/>
    <w:rsid w:val="004B5FC2"/>
    <w:rsid w:val="004B70AB"/>
    <w:rsid w:val="004B72B6"/>
    <w:rsid w:val="004B7417"/>
    <w:rsid w:val="004B7804"/>
    <w:rsid w:val="004C040E"/>
    <w:rsid w:val="004C0B1D"/>
    <w:rsid w:val="004C131F"/>
    <w:rsid w:val="004C1B2C"/>
    <w:rsid w:val="004C1B56"/>
    <w:rsid w:val="004C26BC"/>
    <w:rsid w:val="004C2739"/>
    <w:rsid w:val="004C2EBE"/>
    <w:rsid w:val="004C359D"/>
    <w:rsid w:val="004C45E3"/>
    <w:rsid w:val="004C4663"/>
    <w:rsid w:val="004C4CAE"/>
    <w:rsid w:val="004C6885"/>
    <w:rsid w:val="004D1288"/>
    <w:rsid w:val="004D1DB2"/>
    <w:rsid w:val="004D292B"/>
    <w:rsid w:val="004D29DF"/>
    <w:rsid w:val="004D3983"/>
    <w:rsid w:val="004D4908"/>
    <w:rsid w:val="004D53B2"/>
    <w:rsid w:val="004D5482"/>
    <w:rsid w:val="004D57F4"/>
    <w:rsid w:val="004D64D9"/>
    <w:rsid w:val="004D6948"/>
    <w:rsid w:val="004D6E04"/>
    <w:rsid w:val="004E0121"/>
    <w:rsid w:val="004E11CE"/>
    <w:rsid w:val="004E195F"/>
    <w:rsid w:val="004E2E5E"/>
    <w:rsid w:val="004E4523"/>
    <w:rsid w:val="004E460D"/>
    <w:rsid w:val="004E5903"/>
    <w:rsid w:val="004E5C6D"/>
    <w:rsid w:val="004E5D77"/>
    <w:rsid w:val="004E6A78"/>
    <w:rsid w:val="004E6DA4"/>
    <w:rsid w:val="004E7D50"/>
    <w:rsid w:val="004E7E11"/>
    <w:rsid w:val="004F065A"/>
    <w:rsid w:val="004F0743"/>
    <w:rsid w:val="004F13AA"/>
    <w:rsid w:val="004F16BF"/>
    <w:rsid w:val="004F23A9"/>
    <w:rsid w:val="004F257A"/>
    <w:rsid w:val="004F2DC0"/>
    <w:rsid w:val="004F2F96"/>
    <w:rsid w:val="004F4864"/>
    <w:rsid w:val="004F4E1C"/>
    <w:rsid w:val="004F5025"/>
    <w:rsid w:val="005020E7"/>
    <w:rsid w:val="0050239F"/>
    <w:rsid w:val="00502EEB"/>
    <w:rsid w:val="005036C5"/>
    <w:rsid w:val="005055F8"/>
    <w:rsid w:val="00505F6C"/>
    <w:rsid w:val="00506510"/>
    <w:rsid w:val="00506D13"/>
    <w:rsid w:val="00507053"/>
    <w:rsid w:val="005073D5"/>
    <w:rsid w:val="00511633"/>
    <w:rsid w:val="0051207D"/>
    <w:rsid w:val="0051207F"/>
    <w:rsid w:val="005135D0"/>
    <w:rsid w:val="00513E37"/>
    <w:rsid w:val="00514674"/>
    <w:rsid w:val="00514D2C"/>
    <w:rsid w:val="005166EC"/>
    <w:rsid w:val="005205DB"/>
    <w:rsid w:val="005207D3"/>
    <w:rsid w:val="00521AAF"/>
    <w:rsid w:val="00521F14"/>
    <w:rsid w:val="005220FD"/>
    <w:rsid w:val="00522D7E"/>
    <w:rsid w:val="0052326A"/>
    <w:rsid w:val="005246A2"/>
    <w:rsid w:val="00524DE8"/>
    <w:rsid w:val="005265BD"/>
    <w:rsid w:val="005270BE"/>
    <w:rsid w:val="005307BA"/>
    <w:rsid w:val="00531354"/>
    <w:rsid w:val="00531882"/>
    <w:rsid w:val="00532142"/>
    <w:rsid w:val="00533C50"/>
    <w:rsid w:val="00534BFF"/>
    <w:rsid w:val="0053552D"/>
    <w:rsid w:val="005357A8"/>
    <w:rsid w:val="005364A0"/>
    <w:rsid w:val="0053697D"/>
    <w:rsid w:val="00540DDC"/>
    <w:rsid w:val="00542150"/>
    <w:rsid w:val="00542BAA"/>
    <w:rsid w:val="00542C3B"/>
    <w:rsid w:val="00544F8A"/>
    <w:rsid w:val="00546178"/>
    <w:rsid w:val="0054623D"/>
    <w:rsid w:val="00546906"/>
    <w:rsid w:val="005504F1"/>
    <w:rsid w:val="00550975"/>
    <w:rsid w:val="00551715"/>
    <w:rsid w:val="00551E48"/>
    <w:rsid w:val="005520A5"/>
    <w:rsid w:val="00552F42"/>
    <w:rsid w:val="00553045"/>
    <w:rsid w:val="00555450"/>
    <w:rsid w:val="005556EC"/>
    <w:rsid w:val="00556585"/>
    <w:rsid w:val="005565B8"/>
    <w:rsid w:val="00556E7A"/>
    <w:rsid w:val="00556FA3"/>
    <w:rsid w:val="0056124A"/>
    <w:rsid w:val="00561642"/>
    <w:rsid w:val="005626D3"/>
    <w:rsid w:val="00564990"/>
    <w:rsid w:val="00564B3B"/>
    <w:rsid w:val="0056537A"/>
    <w:rsid w:val="005659ED"/>
    <w:rsid w:val="005666D2"/>
    <w:rsid w:val="00566D26"/>
    <w:rsid w:val="00567962"/>
    <w:rsid w:val="005703BF"/>
    <w:rsid w:val="00570733"/>
    <w:rsid w:val="005709D3"/>
    <w:rsid w:val="00571375"/>
    <w:rsid w:val="00571B17"/>
    <w:rsid w:val="00572518"/>
    <w:rsid w:val="005736C9"/>
    <w:rsid w:val="005740D2"/>
    <w:rsid w:val="005748DA"/>
    <w:rsid w:val="00574F2C"/>
    <w:rsid w:val="00575C5D"/>
    <w:rsid w:val="0057715A"/>
    <w:rsid w:val="00577B67"/>
    <w:rsid w:val="00581B9B"/>
    <w:rsid w:val="00582C2C"/>
    <w:rsid w:val="005831B3"/>
    <w:rsid w:val="0058350C"/>
    <w:rsid w:val="0058487E"/>
    <w:rsid w:val="00584A91"/>
    <w:rsid w:val="00585B75"/>
    <w:rsid w:val="00586128"/>
    <w:rsid w:val="00587B52"/>
    <w:rsid w:val="00587C80"/>
    <w:rsid w:val="0059032E"/>
    <w:rsid w:val="00590754"/>
    <w:rsid w:val="00591339"/>
    <w:rsid w:val="00591F83"/>
    <w:rsid w:val="005929E9"/>
    <w:rsid w:val="00593893"/>
    <w:rsid w:val="00593A01"/>
    <w:rsid w:val="00595676"/>
    <w:rsid w:val="00596575"/>
    <w:rsid w:val="0059665D"/>
    <w:rsid w:val="00596BB1"/>
    <w:rsid w:val="00597D74"/>
    <w:rsid w:val="005A0B2A"/>
    <w:rsid w:val="005A154B"/>
    <w:rsid w:val="005A1915"/>
    <w:rsid w:val="005A2944"/>
    <w:rsid w:val="005A3C3C"/>
    <w:rsid w:val="005A3F24"/>
    <w:rsid w:val="005A42E4"/>
    <w:rsid w:val="005A5D08"/>
    <w:rsid w:val="005A612A"/>
    <w:rsid w:val="005B05FF"/>
    <w:rsid w:val="005B066E"/>
    <w:rsid w:val="005B179D"/>
    <w:rsid w:val="005B23EF"/>
    <w:rsid w:val="005B2739"/>
    <w:rsid w:val="005B2BE3"/>
    <w:rsid w:val="005B2E39"/>
    <w:rsid w:val="005B4291"/>
    <w:rsid w:val="005B4414"/>
    <w:rsid w:val="005B492B"/>
    <w:rsid w:val="005B4AA7"/>
    <w:rsid w:val="005B62D8"/>
    <w:rsid w:val="005C2558"/>
    <w:rsid w:val="005C3756"/>
    <w:rsid w:val="005C4730"/>
    <w:rsid w:val="005C48EE"/>
    <w:rsid w:val="005C70A1"/>
    <w:rsid w:val="005D06A9"/>
    <w:rsid w:val="005D1758"/>
    <w:rsid w:val="005D2F3C"/>
    <w:rsid w:val="005D323F"/>
    <w:rsid w:val="005D3B81"/>
    <w:rsid w:val="005D3D75"/>
    <w:rsid w:val="005D415C"/>
    <w:rsid w:val="005E1F6B"/>
    <w:rsid w:val="005E308C"/>
    <w:rsid w:val="005E3201"/>
    <w:rsid w:val="005E4553"/>
    <w:rsid w:val="005E51BB"/>
    <w:rsid w:val="005F09C4"/>
    <w:rsid w:val="005F18E5"/>
    <w:rsid w:val="005F212D"/>
    <w:rsid w:val="005F308E"/>
    <w:rsid w:val="005F3F10"/>
    <w:rsid w:val="005F4AC3"/>
    <w:rsid w:val="005F7230"/>
    <w:rsid w:val="005F7E83"/>
    <w:rsid w:val="006033B2"/>
    <w:rsid w:val="00604B73"/>
    <w:rsid w:val="0060545E"/>
    <w:rsid w:val="006055EB"/>
    <w:rsid w:val="00606D93"/>
    <w:rsid w:val="00612A16"/>
    <w:rsid w:val="0061314D"/>
    <w:rsid w:val="00613F67"/>
    <w:rsid w:val="00614667"/>
    <w:rsid w:val="00614C56"/>
    <w:rsid w:val="00614D2B"/>
    <w:rsid w:val="00614E2F"/>
    <w:rsid w:val="00615BEC"/>
    <w:rsid w:val="00616F4A"/>
    <w:rsid w:val="00617912"/>
    <w:rsid w:val="006201D3"/>
    <w:rsid w:val="006213DE"/>
    <w:rsid w:val="00621B06"/>
    <w:rsid w:val="00621D93"/>
    <w:rsid w:val="00622847"/>
    <w:rsid w:val="00622E59"/>
    <w:rsid w:val="0062425C"/>
    <w:rsid w:val="006247F8"/>
    <w:rsid w:val="00624AE8"/>
    <w:rsid w:val="0062512D"/>
    <w:rsid w:val="006254EE"/>
    <w:rsid w:val="006271D5"/>
    <w:rsid w:val="00627809"/>
    <w:rsid w:val="006311C2"/>
    <w:rsid w:val="006313DE"/>
    <w:rsid w:val="006317C3"/>
    <w:rsid w:val="0063422E"/>
    <w:rsid w:val="006370C5"/>
    <w:rsid w:val="0063731E"/>
    <w:rsid w:val="00637CD2"/>
    <w:rsid w:val="006400E8"/>
    <w:rsid w:val="00641133"/>
    <w:rsid w:val="0064270B"/>
    <w:rsid w:val="006433D5"/>
    <w:rsid w:val="00643650"/>
    <w:rsid w:val="00646A9E"/>
    <w:rsid w:val="00647CC2"/>
    <w:rsid w:val="006505BF"/>
    <w:rsid w:val="00650EEB"/>
    <w:rsid w:val="00651DF6"/>
    <w:rsid w:val="00653023"/>
    <w:rsid w:val="006533A9"/>
    <w:rsid w:val="00653550"/>
    <w:rsid w:val="0065360E"/>
    <w:rsid w:val="00653691"/>
    <w:rsid w:val="006538C6"/>
    <w:rsid w:val="00654A66"/>
    <w:rsid w:val="00654AB4"/>
    <w:rsid w:val="00656140"/>
    <w:rsid w:val="00657D93"/>
    <w:rsid w:val="006608B3"/>
    <w:rsid w:val="00660973"/>
    <w:rsid w:val="0066166B"/>
    <w:rsid w:val="0066229C"/>
    <w:rsid w:val="00664B54"/>
    <w:rsid w:val="00664D2F"/>
    <w:rsid w:val="0066528F"/>
    <w:rsid w:val="00665B3E"/>
    <w:rsid w:val="00665DB8"/>
    <w:rsid w:val="006668AD"/>
    <w:rsid w:val="00667594"/>
    <w:rsid w:val="00670ACE"/>
    <w:rsid w:val="0067114B"/>
    <w:rsid w:val="006713CA"/>
    <w:rsid w:val="006716E9"/>
    <w:rsid w:val="00671E7F"/>
    <w:rsid w:val="006732D8"/>
    <w:rsid w:val="006746F2"/>
    <w:rsid w:val="00674C1F"/>
    <w:rsid w:val="00675AE5"/>
    <w:rsid w:val="00677271"/>
    <w:rsid w:val="006813CD"/>
    <w:rsid w:val="00681692"/>
    <w:rsid w:val="006832F7"/>
    <w:rsid w:val="006834EE"/>
    <w:rsid w:val="00683D38"/>
    <w:rsid w:val="00684396"/>
    <w:rsid w:val="00685AA8"/>
    <w:rsid w:val="00685C7C"/>
    <w:rsid w:val="00686007"/>
    <w:rsid w:val="00686455"/>
    <w:rsid w:val="006864C6"/>
    <w:rsid w:val="00690FB0"/>
    <w:rsid w:val="006911B0"/>
    <w:rsid w:val="00692257"/>
    <w:rsid w:val="006923C9"/>
    <w:rsid w:val="006924C1"/>
    <w:rsid w:val="00694089"/>
    <w:rsid w:val="00694DAC"/>
    <w:rsid w:val="006964CE"/>
    <w:rsid w:val="00697115"/>
    <w:rsid w:val="006972A7"/>
    <w:rsid w:val="006974B5"/>
    <w:rsid w:val="006976ED"/>
    <w:rsid w:val="00697D11"/>
    <w:rsid w:val="00697E8A"/>
    <w:rsid w:val="006A0544"/>
    <w:rsid w:val="006A09DE"/>
    <w:rsid w:val="006A16C1"/>
    <w:rsid w:val="006A2032"/>
    <w:rsid w:val="006A2488"/>
    <w:rsid w:val="006A29CD"/>
    <w:rsid w:val="006A2B6C"/>
    <w:rsid w:val="006A340D"/>
    <w:rsid w:val="006A3456"/>
    <w:rsid w:val="006A373F"/>
    <w:rsid w:val="006A4595"/>
    <w:rsid w:val="006A4AE4"/>
    <w:rsid w:val="006A5BAD"/>
    <w:rsid w:val="006A6269"/>
    <w:rsid w:val="006A716E"/>
    <w:rsid w:val="006A7683"/>
    <w:rsid w:val="006A7862"/>
    <w:rsid w:val="006B19EC"/>
    <w:rsid w:val="006B1A64"/>
    <w:rsid w:val="006B1CAB"/>
    <w:rsid w:val="006B35B1"/>
    <w:rsid w:val="006B5B72"/>
    <w:rsid w:val="006B6995"/>
    <w:rsid w:val="006B6EF9"/>
    <w:rsid w:val="006B7405"/>
    <w:rsid w:val="006B7661"/>
    <w:rsid w:val="006B7E58"/>
    <w:rsid w:val="006C1952"/>
    <w:rsid w:val="006C2DB8"/>
    <w:rsid w:val="006C2E62"/>
    <w:rsid w:val="006C389B"/>
    <w:rsid w:val="006C3941"/>
    <w:rsid w:val="006C39B3"/>
    <w:rsid w:val="006C4235"/>
    <w:rsid w:val="006C5437"/>
    <w:rsid w:val="006D1470"/>
    <w:rsid w:val="006D1472"/>
    <w:rsid w:val="006D1653"/>
    <w:rsid w:val="006D1664"/>
    <w:rsid w:val="006D2BE9"/>
    <w:rsid w:val="006D4E0C"/>
    <w:rsid w:val="006D63AF"/>
    <w:rsid w:val="006D690A"/>
    <w:rsid w:val="006D75EE"/>
    <w:rsid w:val="006D7E22"/>
    <w:rsid w:val="006E02CB"/>
    <w:rsid w:val="006E0630"/>
    <w:rsid w:val="006E07BF"/>
    <w:rsid w:val="006E0BBB"/>
    <w:rsid w:val="006E19D0"/>
    <w:rsid w:val="006E20BF"/>
    <w:rsid w:val="006E2E6F"/>
    <w:rsid w:val="006E3678"/>
    <w:rsid w:val="006E3A39"/>
    <w:rsid w:val="006E3A94"/>
    <w:rsid w:val="006E3AE3"/>
    <w:rsid w:val="006E4D53"/>
    <w:rsid w:val="006E521D"/>
    <w:rsid w:val="006E5D5C"/>
    <w:rsid w:val="006E637B"/>
    <w:rsid w:val="006E6636"/>
    <w:rsid w:val="006E7E96"/>
    <w:rsid w:val="006F1239"/>
    <w:rsid w:val="006F151F"/>
    <w:rsid w:val="006F2F43"/>
    <w:rsid w:val="006F3589"/>
    <w:rsid w:val="006F366F"/>
    <w:rsid w:val="006F39A3"/>
    <w:rsid w:val="006F3EA3"/>
    <w:rsid w:val="006F4054"/>
    <w:rsid w:val="006F47B5"/>
    <w:rsid w:val="006F4BB8"/>
    <w:rsid w:val="006F5519"/>
    <w:rsid w:val="006F55A4"/>
    <w:rsid w:val="006F6085"/>
    <w:rsid w:val="006F60F4"/>
    <w:rsid w:val="006F7C1C"/>
    <w:rsid w:val="006F7FC3"/>
    <w:rsid w:val="007035F9"/>
    <w:rsid w:val="00704732"/>
    <w:rsid w:val="00706125"/>
    <w:rsid w:val="00707652"/>
    <w:rsid w:val="0071183E"/>
    <w:rsid w:val="00714605"/>
    <w:rsid w:val="00714A98"/>
    <w:rsid w:val="0071671E"/>
    <w:rsid w:val="00721DC8"/>
    <w:rsid w:val="007226BD"/>
    <w:rsid w:val="00725C35"/>
    <w:rsid w:val="00725C3D"/>
    <w:rsid w:val="0072762C"/>
    <w:rsid w:val="00727963"/>
    <w:rsid w:val="00727BF8"/>
    <w:rsid w:val="00730810"/>
    <w:rsid w:val="00732615"/>
    <w:rsid w:val="0073339C"/>
    <w:rsid w:val="00734706"/>
    <w:rsid w:val="00735227"/>
    <w:rsid w:val="00735F0B"/>
    <w:rsid w:val="00736BF6"/>
    <w:rsid w:val="00736D34"/>
    <w:rsid w:val="00740A12"/>
    <w:rsid w:val="007411C6"/>
    <w:rsid w:val="007418F2"/>
    <w:rsid w:val="00743AFD"/>
    <w:rsid w:val="0074477E"/>
    <w:rsid w:val="00744ACE"/>
    <w:rsid w:val="007462EE"/>
    <w:rsid w:val="00746E1E"/>
    <w:rsid w:val="00746E69"/>
    <w:rsid w:val="00747DED"/>
    <w:rsid w:val="00750363"/>
    <w:rsid w:val="00750A21"/>
    <w:rsid w:val="00750B11"/>
    <w:rsid w:val="00751260"/>
    <w:rsid w:val="007525A2"/>
    <w:rsid w:val="00752617"/>
    <w:rsid w:val="00754704"/>
    <w:rsid w:val="00754BC8"/>
    <w:rsid w:val="0075527E"/>
    <w:rsid w:val="0075656E"/>
    <w:rsid w:val="007572AE"/>
    <w:rsid w:val="00757B1F"/>
    <w:rsid w:val="0076075E"/>
    <w:rsid w:val="00760DF6"/>
    <w:rsid w:val="007610E5"/>
    <w:rsid w:val="00761263"/>
    <w:rsid w:val="00761727"/>
    <w:rsid w:val="007621A1"/>
    <w:rsid w:val="00762AE1"/>
    <w:rsid w:val="00763652"/>
    <w:rsid w:val="00763C80"/>
    <w:rsid w:val="007640E6"/>
    <w:rsid w:val="0076540E"/>
    <w:rsid w:val="00765D44"/>
    <w:rsid w:val="00766D28"/>
    <w:rsid w:val="00767117"/>
    <w:rsid w:val="00767784"/>
    <w:rsid w:val="00770288"/>
    <w:rsid w:val="00770F70"/>
    <w:rsid w:val="00771305"/>
    <w:rsid w:val="00771960"/>
    <w:rsid w:val="00772136"/>
    <w:rsid w:val="00773C52"/>
    <w:rsid w:val="00773EC3"/>
    <w:rsid w:val="00774746"/>
    <w:rsid w:val="0077609D"/>
    <w:rsid w:val="00776673"/>
    <w:rsid w:val="00776F96"/>
    <w:rsid w:val="00777229"/>
    <w:rsid w:val="00777AF4"/>
    <w:rsid w:val="0078056E"/>
    <w:rsid w:val="00782CC4"/>
    <w:rsid w:val="007830A5"/>
    <w:rsid w:val="007846A4"/>
    <w:rsid w:val="00784F40"/>
    <w:rsid w:val="007865C9"/>
    <w:rsid w:val="0078788D"/>
    <w:rsid w:val="00787B7E"/>
    <w:rsid w:val="00792467"/>
    <w:rsid w:val="00793806"/>
    <w:rsid w:val="00793933"/>
    <w:rsid w:val="007942DD"/>
    <w:rsid w:val="00795CF6"/>
    <w:rsid w:val="00796049"/>
    <w:rsid w:val="0079717F"/>
    <w:rsid w:val="007978BD"/>
    <w:rsid w:val="007A03D6"/>
    <w:rsid w:val="007A0573"/>
    <w:rsid w:val="007A0EB9"/>
    <w:rsid w:val="007A2721"/>
    <w:rsid w:val="007A28A4"/>
    <w:rsid w:val="007A2E27"/>
    <w:rsid w:val="007A2E78"/>
    <w:rsid w:val="007A4993"/>
    <w:rsid w:val="007A4B80"/>
    <w:rsid w:val="007A4E19"/>
    <w:rsid w:val="007A53F4"/>
    <w:rsid w:val="007A60A5"/>
    <w:rsid w:val="007A6469"/>
    <w:rsid w:val="007B0CE2"/>
    <w:rsid w:val="007B1508"/>
    <w:rsid w:val="007B43EB"/>
    <w:rsid w:val="007B4C95"/>
    <w:rsid w:val="007B500E"/>
    <w:rsid w:val="007B5C43"/>
    <w:rsid w:val="007B5C70"/>
    <w:rsid w:val="007B6BF1"/>
    <w:rsid w:val="007B7A47"/>
    <w:rsid w:val="007C097D"/>
    <w:rsid w:val="007C12DB"/>
    <w:rsid w:val="007C2D04"/>
    <w:rsid w:val="007C318B"/>
    <w:rsid w:val="007C3913"/>
    <w:rsid w:val="007C40C8"/>
    <w:rsid w:val="007C455B"/>
    <w:rsid w:val="007C4DE5"/>
    <w:rsid w:val="007C5A69"/>
    <w:rsid w:val="007C5B03"/>
    <w:rsid w:val="007C604C"/>
    <w:rsid w:val="007C737F"/>
    <w:rsid w:val="007C7E7D"/>
    <w:rsid w:val="007D0350"/>
    <w:rsid w:val="007D1C43"/>
    <w:rsid w:val="007D28DC"/>
    <w:rsid w:val="007D2DBD"/>
    <w:rsid w:val="007D3E35"/>
    <w:rsid w:val="007D4EEA"/>
    <w:rsid w:val="007D574C"/>
    <w:rsid w:val="007D57DA"/>
    <w:rsid w:val="007D6E42"/>
    <w:rsid w:val="007E0495"/>
    <w:rsid w:val="007E0499"/>
    <w:rsid w:val="007E0A0F"/>
    <w:rsid w:val="007E0A4B"/>
    <w:rsid w:val="007E22B1"/>
    <w:rsid w:val="007E28FD"/>
    <w:rsid w:val="007E34AA"/>
    <w:rsid w:val="007E3978"/>
    <w:rsid w:val="007E44B0"/>
    <w:rsid w:val="007E6072"/>
    <w:rsid w:val="007E6468"/>
    <w:rsid w:val="007E66A4"/>
    <w:rsid w:val="007E6837"/>
    <w:rsid w:val="007E68D5"/>
    <w:rsid w:val="007E7BC7"/>
    <w:rsid w:val="007F04D6"/>
    <w:rsid w:val="007F0E2F"/>
    <w:rsid w:val="007F1027"/>
    <w:rsid w:val="007F14B6"/>
    <w:rsid w:val="007F1EBF"/>
    <w:rsid w:val="007F2453"/>
    <w:rsid w:val="007F428F"/>
    <w:rsid w:val="007F5FAE"/>
    <w:rsid w:val="007F6DD6"/>
    <w:rsid w:val="007F6EEB"/>
    <w:rsid w:val="007F76A7"/>
    <w:rsid w:val="00800BC4"/>
    <w:rsid w:val="00800FC7"/>
    <w:rsid w:val="00803010"/>
    <w:rsid w:val="008038CE"/>
    <w:rsid w:val="00803EEC"/>
    <w:rsid w:val="00804F22"/>
    <w:rsid w:val="00805BAB"/>
    <w:rsid w:val="00807979"/>
    <w:rsid w:val="008107BA"/>
    <w:rsid w:val="00811F77"/>
    <w:rsid w:val="00812979"/>
    <w:rsid w:val="00812BDD"/>
    <w:rsid w:val="00812E73"/>
    <w:rsid w:val="00812F97"/>
    <w:rsid w:val="00813C8F"/>
    <w:rsid w:val="00814BBD"/>
    <w:rsid w:val="00814E27"/>
    <w:rsid w:val="00814EFE"/>
    <w:rsid w:val="00816978"/>
    <w:rsid w:val="00816EB4"/>
    <w:rsid w:val="00817CCA"/>
    <w:rsid w:val="00820417"/>
    <w:rsid w:val="008207F6"/>
    <w:rsid w:val="008229EE"/>
    <w:rsid w:val="00822D7E"/>
    <w:rsid w:val="008230C6"/>
    <w:rsid w:val="008248D1"/>
    <w:rsid w:val="0082685F"/>
    <w:rsid w:val="0082714A"/>
    <w:rsid w:val="00827DA9"/>
    <w:rsid w:val="00833B66"/>
    <w:rsid w:val="00834978"/>
    <w:rsid w:val="008357A9"/>
    <w:rsid w:val="008365AF"/>
    <w:rsid w:val="008366BE"/>
    <w:rsid w:val="008375FC"/>
    <w:rsid w:val="00840498"/>
    <w:rsid w:val="0084166D"/>
    <w:rsid w:val="0084339F"/>
    <w:rsid w:val="008433AE"/>
    <w:rsid w:val="00843B88"/>
    <w:rsid w:val="00843C04"/>
    <w:rsid w:val="00843C71"/>
    <w:rsid w:val="00844604"/>
    <w:rsid w:val="0084499E"/>
    <w:rsid w:val="00844D77"/>
    <w:rsid w:val="008476BB"/>
    <w:rsid w:val="00847888"/>
    <w:rsid w:val="0085070F"/>
    <w:rsid w:val="008507D7"/>
    <w:rsid w:val="00851C1D"/>
    <w:rsid w:val="0085202A"/>
    <w:rsid w:val="008521DC"/>
    <w:rsid w:val="0085260A"/>
    <w:rsid w:val="00852916"/>
    <w:rsid w:val="00852EDB"/>
    <w:rsid w:val="00853FBB"/>
    <w:rsid w:val="008544CF"/>
    <w:rsid w:val="00854CB8"/>
    <w:rsid w:val="0085731A"/>
    <w:rsid w:val="00857838"/>
    <w:rsid w:val="00857956"/>
    <w:rsid w:val="00857FA5"/>
    <w:rsid w:val="008602EB"/>
    <w:rsid w:val="00861425"/>
    <w:rsid w:val="00861550"/>
    <w:rsid w:val="008620FB"/>
    <w:rsid w:val="00862694"/>
    <w:rsid w:val="00863905"/>
    <w:rsid w:val="00863C4E"/>
    <w:rsid w:val="00863CBA"/>
    <w:rsid w:val="00863D49"/>
    <w:rsid w:val="008662BE"/>
    <w:rsid w:val="00867156"/>
    <w:rsid w:val="00867763"/>
    <w:rsid w:val="008679E0"/>
    <w:rsid w:val="00867F69"/>
    <w:rsid w:val="0087084F"/>
    <w:rsid w:val="0087128C"/>
    <w:rsid w:val="00871495"/>
    <w:rsid w:val="00871521"/>
    <w:rsid w:val="00872052"/>
    <w:rsid w:val="0087214D"/>
    <w:rsid w:val="00872C9E"/>
    <w:rsid w:val="0087330D"/>
    <w:rsid w:val="008739A7"/>
    <w:rsid w:val="0087408F"/>
    <w:rsid w:val="008743B6"/>
    <w:rsid w:val="00875F2A"/>
    <w:rsid w:val="00876D1D"/>
    <w:rsid w:val="00876EA5"/>
    <w:rsid w:val="008770D8"/>
    <w:rsid w:val="008776C8"/>
    <w:rsid w:val="00877CE6"/>
    <w:rsid w:val="00880439"/>
    <w:rsid w:val="00880CCC"/>
    <w:rsid w:val="00880F98"/>
    <w:rsid w:val="00885C3A"/>
    <w:rsid w:val="00885E7D"/>
    <w:rsid w:val="0088661E"/>
    <w:rsid w:val="00886C40"/>
    <w:rsid w:val="00887AFA"/>
    <w:rsid w:val="00890206"/>
    <w:rsid w:val="008902C1"/>
    <w:rsid w:val="0089057B"/>
    <w:rsid w:val="0089145D"/>
    <w:rsid w:val="008923BA"/>
    <w:rsid w:val="00892F26"/>
    <w:rsid w:val="00893897"/>
    <w:rsid w:val="0089679E"/>
    <w:rsid w:val="0089734B"/>
    <w:rsid w:val="00897793"/>
    <w:rsid w:val="00897D8D"/>
    <w:rsid w:val="008A0AC8"/>
    <w:rsid w:val="008A3AE4"/>
    <w:rsid w:val="008A3D0D"/>
    <w:rsid w:val="008A4B51"/>
    <w:rsid w:val="008A4C6B"/>
    <w:rsid w:val="008A77F6"/>
    <w:rsid w:val="008A79AC"/>
    <w:rsid w:val="008A7BB4"/>
    <w:rsid w:val="008B0BAF"/>
    <w:rsid w:val="008B191D"/>
    <w:rsid w:val="008B1F28"/>
    <w:rsid w:val="008B1F88"/>
    <w:rsid w:val="008B2839"/>
    <w:rsid w:val="008B2AA7"/>
    <w:rsid w:val="008B2AFD"/>
    <w:rsid w:val="008B3288"/>
    <w:rsid w:val="008B5146"/>
    <w:rsid w:val="008B5363"/>
    <w:rsid w:val="008B673D"/>
    <w:rsid w:val="008B72EF"/>
    <w:rsid w:val="008B78DD"/>
    <w:rsid w:val="008B7D9E"/>
    <w:rsid w:val="008C0CB4"/>
    <w:rsid w:val="008C1AE5"/>
    <w:rsid w:val="008C1ED6"/>
    <w:rsid w:val="008C3602"/>
    <w:rsid w:val="008C3F65"/>
    <w:rsid w:val="008C471F"/>
    <w:rsid w:val="008C4E07"/>
    <w:rsid w:val="008C4FE6"/>
    <w:rsid w:val="008C576D"/>
    <w:rsid w:val="008C69A2"/>
    <w:rsid w:val="008C69F6"/>
    <w:rsid w:val="008C6A71"/>
    <w:rsid w:val="008C6D1F"/>
    <w:rsid w:val="008C7C86"/>
    <w:rsid w:val="008D25DB"/>
    <w:rsid w:val="008D3205"/>
    <w:rsid w:val="008D3453"/>
    <w:rsid w:val="008D39DC"/>
    <w:rsid w:val="008D57CD"/>
    <w:rsid w:val="008D6097"/>
    <w:rsid w:val="008D6CB4"/>
    <w:rsid w:val="008D716B"/>
    <w:rsid w:val="008D7655"/>
    <w:rsid w:val="008D78E2"/>
    <w:rsid w:val="008D7D2B"/>
    <w:rsid w:val="008E17A0"/>
    <w:rsid w:val="008E3B48"/>
    <w:rsid w:val="008E451C"/>
    <w:rsid w:val="008E5776"/>
    <w:rsid w:val="008E71E2"/>
    <w:rsid w:val="008E7C54"/>
    <w:rsid w:val="008F1877"/>
    <w:rsid w:val="008F2C42"/>
    <w:rsid w:val="008F39CE"/>
    <w:rsid w:val="008F3D4F"/>
    <w:rsid w:val="008F4668"/>
    <w:rsid w:val="008F52D4"/>
    <w:rsid w:val="008F5FAD"/>
    <w:rsid w:val="008F6F85"/>
    <w:rsid w:val="008F73F2"/>
    <w:rsid w:val="009008AD"/>
    <w:rsid w:val="00901021"/>
    <w:rsid w:val="009010EE"/>
    <w:rsid w:val="009012AE"/>
    <w:rsid w:val="009023B2"/>
    <w:rsid w:val="009036D0"/>
    <w:rsid w:val="009037A4"/>
    <w:rsid w:val="0090594A"/>
    <w:rsid w:val="00906591"/>
    <w:rsid w:val="009079DB"/>
    <w:rsid w:val="009106B8"/>
    <w:rsid w:val="00910B86"/>
    <w:rsid w:val="0091157D"/>
    <w:rsid w:val="009120CA"/>
    <w:rsid w:val="00912432"/>
    <w:rsid w:val="00912600"/>
    <w:rsid w:val="00913863"/>
    <w:rsid w:val="0091435A"/>
    <w:rsid w:val="009150B6"/>
    <w:rsid w:val="0091572A"/>
    <w:rsid w:val="00916435"/>
    <w:rsid w:val="0091687A"/>
    <w:rsid w:val="00916CBD"/>
    <w:rsid w:val="009176A1"/>
    <w:rsid w:val="00917AFC"/>
    <w:rsid w:val="009202CC"/>
    <w:rsid w:val="009205DC"/>
    <w:rsid w:val="00920844"/>
    <w:rsid w:val="00922604"/>
    <w:rsid w:val="00924A61"/>
    <w:rsid w:val="00925111"/>
    <w:rsid w:val="009255D6"/>
    <w:rsid w:val="00925B32"/>
    <w:rsid w:val="00927792"/>
    <w:rsid w:val="009309D0"/>
    <w:rsid w:val="00930EE0"/>
    <w:rsid w:val="00931AF7"/>
    <w:rsid w:val="009329CB"/>
    <w:rsid w:val="00932CE7"/>
    <w:rsid w:val="0093507F"/>
    <w:rsid w:val="009351F2"/>
    <w:rsid w:val="00935C43"/>
    <w:rsid w:val="00936193"/>
    <w:rsid w:val="00936D25"/>
    <w:rsid w:val="00936F27"/>
    <w:rsid w:val="009371C4"/>
    <w:rsid w:val="00937301"/>
    <w:rsid w:val="009405D9"/>
    <w:rsid w:val="00941B40"/>
    <w:rsid w:val="00944065"/>
    <w:rsid w:val="00945512"/>
    <w:rsid w:val="00945862"/>
    <w:rsid w:val="00945B37"/>
    <w:rsid w:val="009506A7"/>
    <w:rsid w:val="0095070C"/>
    <w:rsid w:val="00950D0D"/>
    <w:rsid w:val="0095152D"/>
    <w:rsid w:val="00951953"/>
    <w:rsid w:val="0095224F"/>
    <w:rsid w:val="009543BB"/>
    <w:rsid w:val="00954671"/>
    <w:rsid w:val="00954C83"/>
    <w:rsid w:val="00956DC7"/>
    <w:rsid w:val="0095723B"/>
    <w:rsid w:val="00957CD9"/>
    <w:rsid w:val="00957E70"/>
    <w:rsid w:val="00960299"/>
    <w:rsid w:val="0096082A"/>
    <w:rsid w:val="0096310A"/>
    <w:rsid w:val="00963AF8"/>
    <w:rsid w:val="00964BAB"/>
    <w:rsid w:val="0097133F"/>
    <w:rsid w:val="00971C45"/>
    <w:rsid w:val="009725D1"/>
    <w:rsid w:val="009729B4"/>
    <w:rsid w:val="00973031"/>
    <w:rsid w:val="00974560"/>
    <w:rsid w:val="00974ADD"/>
    <w:rsid w:val="009755A8"/>
    <w:rsid w:val="00975C18"/>
    <w:rsid w:val="0097673A"/>
    <w:rsid w:val="00977201"/>
    <w:rsid w:val="00977549"/>
    <w:rsid w:val="00977F3A"/>
    <w:rsid w:val="009803EB"/>
    <w:rsid w:val="009804F8"/>
    <w:rsid w:val="00980831"/>
    <w:rsid w:val="00980851"/>
    <w:rsid w:val="00980EAF"/>
    <w:rsid w:val="00981FD8"/>
    <w:rsid w:val="00982FFA"/>
    <w:rsid w:val="00983933"/>
    <w:rsid w:val="00984FCD"/>
    <w:rsid w:val="00985C3D"/>
    <w:rsid w:val="00987946"/>
    <w:rsid w:val="00987FC1"/>
    <w:rsid w:val="0099259F"/>
    <w:rsid w:val="00993720"/>
    <w:rsid w:val="0099480F"/>
    <w:rsid w:val="00996690"/>
    <w:rsid w:val="0099695E"/>
    <w:rsid w:val="00996B72"/>
    <w:rsid w:val="00997B5B"/>
    <w:rsid w:val="00997F28"/>
    <w:rsid w:val="009A01F2"/>
    <w:rsid w:val="009A04DB"/>
    <w:rsid w:val="009A1CE8"/>
    <w:rsid w:val="009A2848"/>
    <w:rsid w:val="009A29FF"/>
    <w:rsid w:val="009A48D2"/>
    <w:rsid w:val="009A4FCC"/>
    <w:rsid w:val="009A589E"/>
    <w:rsid w:val="009A6FA4"/>
    <w:rsid w:val="009A7642"/>
    <w:rsid w:val="009A7C15"/>
    <w:rsid w:val="009B1854"/>
    <w:rsid w:val="009B186A"/>
    <w:rsid w:val="009B27C6"/>
    <w:rsid w:val="009B2DA4"/>
    <w:rsid w:val="009B4B6B"/>
    <w:rsid w:val="009B5C1F"/>
    <w:rsid w:val="009C01EE"/>
    <w:rsid w:val="009C0CD3"/>
    <w:rsid w:val="009C15D2"/>
    <w:rsid w:val="009C2364"/>
    <w:rsid w:val="009C252C"/>
    <w:rsid w:val="009C2E06"/>
    <w:rsid w:val="009C3218"/>
    <w:rsid w:val="009C3681"/>
    <w:rsid w:val="009C39FC"/>
    <w:rsid w:val="009C3CFF"/>
    <w:rsid w:val="009C4C97"/>
    <w:rsid w:val="009C5F2C"/>
    <w:rsid w:val="009C6DEA"/>
    <w:rsid w:val="009C6F1B"/>
    <w:rsid w:val="009C75AC"/>
    <w:rsid w:val="009D1530"/>
    <w:rsid w:val="009D3203"/>
    <w:rsid w:val="009D398D"/>
    <w:rsid w:val="009D4435"/>
    <w:rsid w:val="009D60F6"/>
    <w:rsid w:val="009D6A4A"/>
    <w:rsid w:val="009D78C1"/>
    <w:rsid w:val="009E068B"/>
    <w:rsid w:val="009E0CBC"/>
    <w:rsid w:val="009E112E"/>
    <w:rsid w:val="009E1632"/>
    <w:rsid w:val="009E45C0"/>
    <w:rsid w:val="009E46B8"/>
    <w:rsid w:val="009E4763"/>
    <w:rsid w:val="009E54D3"/>
    <w:rsid w:val="009E5738"/>
    <w:rsid w:val="009E5F45"/>
    <w:rsid w:val="009E667D"/>
    <w:rsid w:val="009E6F26"/>
    <w:rsid w:val="009E7DB6"/>
    <w:rsid w:val="009F10A5"/>
    <w:rsid w:val="009F2B4F"/>
    <w:rsid w:val="009F3783"/>
    <w:rsid w:val="009F4107"/>
    <w:rsid w:val="009F4ABC"/>
    <w:rsid w:val="009F6975"/>
    <w:rsid w:val="009F71A3"/>
    <w:rsid w:val="009F74AE"/>
    <w:rsid w:val="00A00D23"/>
    <w:rsid w:val="00A00E4D"/>
    <w:rsid w:val="00A01A84"/>
    <w:rsid w:val="00A0239F"/>
    <w:rsid w:val="00A025E3"/>
    <w:rsid w:val="00A02D84"/>
    <w:rsid w:val="00A07F65"/>
    <w:rsid w:val="00A10DDC"/>
    <w:rsid w:val="00A11E18"/>
    <w:rsid w:val="00A12602"/>
    <w:rsid w:val="00A12E9D"/>
    <w:rsid w:val="00A135EB"/>
    <w:rsid w:val="00A13611"/>
    <w:rsid w:val="00A1460E"/>
    <w:rsid w:val="00A1505F"/>
    <w:rsid w:val="00A1714A"/>
    <w:rsid w:val="00A20A2A"/>
    <w:rsid w:val="00A2425F"/>
    <w:rsid w:val="00A244B0"/>
    <w:rsid w:val="00A25E2A"/>
    <w:rsid w:val="00A27421"/>
    <w:rsid w:val="00A303FE"/>
    <w:rsid w:val="00A32DAB"/>
    <w:rsid w:val="00A33597"/>
    <w:rsid w:val="00A3466F"/>
    <w:rsid w:val="00A35911"/>
    <w:rsid w:val="00A3746B"/>
    <w:rsid w:val="00A376D8"/>
    <w:rsid w:val="00A37798"/>
    <w:rsid w:val="00A37CE9"/>
    <w:rsid w:val="00A41758"/>
    <w:rsid w:val="00A42F89"/>
    <w:rsid w:val="00A43E3F"/>
    <w:rsid w:val="00A45901"/>
    <w:rsid w:val="00A45A57"/>
    <w:rsid w:val="00A45DB3"/>
    <w:rsid w:val="00A4639E"/>
    <w:rsid w:val="00A4646D"/>
    <w:rsid w:val="00A47B4E"/>
    <w:rsid w:val="00A5008F"/>
    <w:rsid w:val="00A50A34"/>
    <w:rsid w:val="00A520DF"/>
    <w:rsid w:val="00A527D7"/>
    <w:rsid w:val="00A52C8F"/>
    <w:rsid w:val="00A533CD"/>
    <w:rsid w:val="00A53828"/>
    <w:rsid w:val="00A53CB2"/>
    <w:rsid w:val="00A54371"/>
    <w:rsid w:val="00A5439B"/>
    <w:rsid w:val="00A555B2"/>
    <w:rsid w:val="00A56114"/>
    <w:rsid w:val="00A563A4"/>
    <w:rsid w:val="00A60D75"/>
    <w:rsid w:val="00A60DF9"/>
    <w:rsid w:val="00A61B9F"/>
    <w:rsid w:val="00A635CC"/>
    <w:rsid w:val="00A6433E"/>
    <w:rsid w:val="00A659FF"/>
    <w:rsid w:val="00A667AB"/>
    <w:rsid w:val="00A66C38"/>
    <w:rsid w:val="00A6750F"/>
    <w:rsid w:val="00A675BD"/>
    <w:rsid w:val="00A67D17"/>
    <w:rsid w:val="00A7166E"/>
    <w:rsid w:val="00A71753"/>
    <w:rsid w:val="00A7182E"/>
    <w:rsid w:val="00A71D50"/>
    <w:rsid w:val="00A724CE"/>
    <w:rsid w:val="00A72C96"/>
    <w:rsid w:val="00A72E2D"/>
    <w:rsid w:val="00A744D2"/>
    <w:rsid w:val="00A74D4C"/>
    <w:rsid w:val="00A77228"/>
    <w:rsid w:val="00A81958"/>
    <w:rsid w:val="00A81CDE"/>
    <w:rsid w:val="00A8348F"/>
    <w:rsid w:val="00A84426"/>
    <w:rsid w:val="00A84B83"/>
    <w:rsid w:val="00A85084"/>
    <w:rsid w:val="00A85B0F"/>
    <w:rsid w:val="00A86802"/>
    <w:rsid w:val="00A87685"/>
    <w:rsid w:val="00A87920"/>
    <w:rsid w:val="00A90974"/>
    <w:rsid w:val="00A9098D"/>
    <w:rsid w:val="00A917B4"/>
    <w:rsid w:val="00A91D27"/>
    <w:rsid w:val="00A92665"/>
    <w:rsid w:val="00A92FA4"/>
    <w:rsid w:val="00A93652"/>
    <w:rsid w:val="00A944A2"/>
    <w:rsid w:val="00A946C9"/>
    <w:rsid w:val="00A9499D"/>
    <w:rsid w:val="00A94C27"/>
    <w:rsid w:val="00A95077"/>
    <w:rsid w:val="00A9521D"/>
    <w:rsid w:val="00A954AE"/>
    <w:rsid w:val="00A958E4"/>
    <w:rsid w:val="00A95C26"/>
    <w:rsid w:val="00A96142"/>
    <w:rsid w:val="00A97487"/>
    <w:rsid w:val="00A97508"/>
    <w:rsid w:val="00AA03C1"/>
    <w:rsid w:val="00AA04DF"/>
    <w:rsid w:val="00AA094A"/>
    <w:rsid w:val="00AA1232"/>
    <w:rsid w:val="00AA18E9"/>
    <w:rsid w:val="00AA2201"/>
    <w:rsid w:val="00AA2EB3"/>
    <w:rsid w:val="00AA54A0"/>
    <w:rsid w:val="00AA5657"/>
    <w:rsid w:val="00AA5C47"/>
    <w:rsid w:val="00AA644F"/>
    <w:rsid w:val="00AA65E8"/>
    <w:rsid w:val="00AA6B34"/>
    <w:rsid w:val="00AA6BBB"/>
    <w:rsid w:val="00AA7959"/>
    <w:rsid w:val="00AB1A40"/>
    <w:rsid w:val="00AB24B0"/>
    <w:rsid w:val="00AB2E21"/>
    <w:rsid w:val="00AB3884"/>
    <w:rsid w:val="00AB3AFF"/>
    <w:rsid w:val="00AB3ED8"/>
    <w:rsid w:val="00AB3FA1"/>
    <w:rsid w:val="00AB4790"/>
    <w:rsid w:val="00AB612F"/>
    <w:rsid w:val="00AB7224"/>
    <w:rsid w:val="00AC0B78"/>
    <w:rsid w:val="00AC17A5"/>
    <w:rsid w:val="00AC4EB1"/>
    <w:rsid w:val="00AC4FE0"/>
    <w:rsid w:val="00AC5758"/>
    <w:rsid w:val="00AC5A0E"/>
    <w:rsid w:val="00AC6942"/>
    <w:rsid w:val="00AC7877"/>
    <w:rsid w:val="00AC7C18"/>
    <w:rsid w:val="00AD045A"/>
    <w:rsid w:val="00AD06EF"/>
    <w:rsid w:val="00AD07E7"/>
    <w:rsid w:val="00AD23B4"/>
    <w:rsid w:val="00AD2B10"/>
    <w:rsid w:val="00AD2E9C"/>
    <w:rsid w:val="00AD3606"/>
    <w:rsid w:val="00AD521B"/>
    <w:rsid w:val="00AD608F"/>
    <w:rsid w:val="00AD784C"/>
    <w:rsid w:val="00AD7E6D"/>
    <w:rsid w:val="00AE2710"/>
    <w:rsid w:val="00AE6ECC"/>
    <w:rsid w:val="00AE71AC"/>
    <w:rsid w:val="00AE7B97"/>
    <w:rsid w:val="00AF0FD9"/>
    <w:rsid w:val="00AF14E0"/>
    <w:rsid w:val="00AF1E30"/>
    <w:rsid w:val="00AF1F06"/>
    <w:rsid w:val="00AF1F1B"/>
    <w:rsid w:val="00AF2DCE"/>
    <w:rsid w:val="00AF3914"/>
    <w:rsid w:val="00AF5A75"/>
    <w:rsid w:val="00AF5AF6"/>
    <w:rsid w:val="00AF5B7F"/>
    <w:rsid w:val="00AF5B8D"/>
    <w:rsid w:val="00AF6DBD"/>
    <w:rsid w:val="00AF7268"/>
    <w:rsid w:val="00AF74B8"/>
    <w:rsid w:val="00B002FE"/>
    <w:rsid w:val="00B00A39"/>
    <w:rsid w:val="00B00FC9"/>
    <w:rsid w:val="00B01CD4"/>
    <w:rsid w:val="00B01F39"/>
    <w:rsid w:val="00B03C8B"/>
    <w:rsid w:val="00B04D4D"/>
    <w:rsid w:val="00B05369"/>
    <w:rsid w:val="00B0540B"/>
    <w:rsid w:val="00B06EC7"/>
    <w:rsid w:val="00B0720F"/>
    <w:rsid w:val="00B07449"/>
    <w:rsid w:val="00B07578"/>
    <w:rsid w:val="00B07B8F"/>
    <w:rsid w:val="00B07E8D"/>
    <w:rsid w:val="00B10111"/>
    <w:rsid w:val="00B105F5"/>
    <w:rsid w:val="00B116C6"/>
    <w:rsid w:val="00B11CE6"/>
    <w:rsid w:val="00B1229D"/>
    <w:rsid w:val="00B12684"/>
    <w:rsid w:val="00B12CAD"/>
    <w:rsid w:val="00B16154"/>
    <w:rsid w:val="00B1665D"/>
    <w:rsid w:val="00B16A3F"/>
    <w:rsid w:val="00B20AF9"/>
    <w:rsid w:val="00B2127A"/>
    <w:rsid w:val="00B21520"/>
    <w:rsid w:val="00B21A7A"/>
    <w:rsid w:val="00B21AF2"/>
    <w:rsid w:val="00B26979"/>
    <w:rsid w:val="00B273BB"/>
    <w:rsid w:val="00B279B2"/>
    <w:rsid w:val="00B27A4B"/>
    <w:rsid w:val="00B308B9"/>
    <w:rsid w:val="00B30EAA"/>
    <w:rsid w:val="00B315B6"/>
    <w:rsid w:val="00B3165A"/>
    <w:rsid w:val="00B31908"/>
    <w:rsid w:val="00B325C5"/>
    <w:rsid w:val="00B33A57"/>
    <w:rsid w:val="00B35044"/>
    <w:rsid w:val="00B36386"/>
    <w:rsid w:val="00B369CE"/>
    <w:rsid w:val="00B36A48"/>
    <w:rsid w:val="00B40F53"/>
    <w:rsid w:val="00B43DC0"/>
    <w:rsid w:val="00B45551"/>
    <w:rsid w:val="00B45E70"/>
    <w:rsid w:val="00B46289"/>
    <w:rsid w:val="00B46691"/>
    <w:rsid w:val="00B46764"/>
    <w:rsid w:val="00B46A73"/>
    <w:rsid w:val="00B46BAA"/>
    <w:rsid w:val="00B4777E"/>
    <w:rsid w:val="00B500A1"/>
    <w:rsid w:val="00B50525"/>
    <w:rsid w:val="00B50985"/>
    <w:rsid w:val="00B516DB"/>
    <w:rsid w:val="00B5355F"/>
    <w:rsid w:val="00B55DC8"/>
    <w:rsid w:val="00B5627F"/>
    <w:rsid w:val="00B56DF8"/>
    <w:rsid w:val="00B579CB"/>
    <w:rsid w:val="00B6016E"/>
    <w:rsid w:val="00B62E60"/>
    <w:rsid w:val="00B63238"/>
    <w:rsid w:val="00B6532B"/>
    <w:rsid w:val="00B65DFC"/>
    <w:rsid w:val="00B6648B"/>
    <w:rsid w:val="00B66AF5"/>
    <w:rsid w:val="00B66E20"/>
    <w:rsid w:val="00B675A9"/>
    <w:rsid w:val="00B6797B"/>
    <w:rsid w:val="00B67B68"/>
    <w:rsid w:val="00B700CC"/>
    <w:rsid w:val="00B70212"/>
    <w:rsid w:val="00B711AF"/>
    <w:rsid w:val="00B715C2"/>
    <w:rsid w:val="00B71606"/>
    <w:rsid w:val="00B72F35"/>
    <w:rsid w:val="00B74236"/>
    <w:rsid w:val="00B74657"/>
    <w:rsid w:val="00B74766"/>
    <w:rsid w:val="00B74C1E"/>
    <w:rsid w:val="00B74CEC"/>
    <w:rsid w:val="00B75A85"/>
    <w:rsid w:val="00B7668D"/>
    <w:rsid w:val="00B77110"/>
    <w:rsid w:val="00B77554"/>
    <w:rsid w:val="00B801D3"/>
    <w:rsid w:val="00B820D2"/>
    <w:rsid w:val="00B84885"/>
    <w:rsid w:val="00B87E8A"/>
    <w:rsid w:val="00B90880"/>
    <w:rsid w:val="00B91162"/>
    <w:rsid w:val="00B913E0"/>
    <w:rsid w:val="00B94206"/>
    <w:rsid w:val="00B9452D"/>
    <w:rsid w:val="00B946C7"/>
    <w:rsid w:val="00B95DC8"/>
    <w:rsid w:val="00B95E64"/>
    <w:rsid w:val="00B95E82"/>
    <w:rsid w:val="00B9618B"/>
    <w:rsid w:val="00B961D2"/>
    <w:rsid w:val="00B9622C"/>
    <w:rsid w:val="00B9667A"/>
    <w:rsid w:val="00B96D85"/>
    <w:rsid w:val="00B976D2"/>
    <w:rsid w:val="00BA09BE"/>
    <w:rsid w:val="00BA14D6"/>
    <w:rsid w:val="00BA2825"/>
    <w:rsid w:val="00BA4247"/>
    <w:rsid w:val="00BA4267"/>
    <w:rsid w:val="00BA5068"/>
    <w:rsid w:val="00BA58A4"/>
    <w:rsid w:val="00BA5B15"/>
    <w:rsid w:val="00BA60AB"/>
    <w:rsid w:val="00BA67DC"/>
    <w:rsid w:val="00BA69A7"/>
    <w:rsid w:val="00BA6F4A"/>
    <w:rsid w:val="00BB1263"/>
    <w:rsid w:val="00BB23F9"/>
    <w:rsid w:val="00BB296B"/>
    <w:rsid w:val="00BB399D"/>
    <w:rsid w:val="00BB5F69"/>
    <w:rsid w:val="00BB6182"/>
    <w:rsid w:val="00BB6309"/>
    <w:rsid w:val="00BC26B7"/>
    <w:rsid w:val="00BC2B73"/>
    <w:rsid w:val="00BC2F1E"/>
    <w:rsid w:val="00BC3061"/>
    <w:rsid w:val="00BC5A82"/>
    <w:rsid w:val="00BC76F4"/>
    <w:rsid w:val="00BD1088"/>
    <w:rsid w:val="00BD10A8"/>
    <w:rsid w:val="00BD11F4"/>
    <w:rsid w:val="00BD1D3F"/>
    <w:rsid w:val="00BD1EA7"/>
    <w:rsid w:val="00BD7483"/>
    <w:rsid w:val="00BD7C54"/>
    <w:rsid w:val="00BD7F90"/>
    <w:rsid w:val="00BE0095"/>
    <w:rsid w:val="00BE0D00"/>
    <w:rsid w:val="00BE0E74"/>
    <w:rsid w:val="00BE4FDE"/>
    <w:rsid w:val="00BE501F"/>
    <w:rsid w:val="00BE6AF7"/>
    <w:rsid w:val="00BE6C7D"/>
    <w:rsid w:val="00BE7A7E"/>
    <w:rsid w:val="00BF2916"/>
    <w:rsid w:val="00BF2B0F"/>
    <w:rsid w:val="00BF3A24"/>
    <w:rsid w:val="00BF48B7"/>
    <w:rsid w:val="00BF4CD0"/>
    <w:rsid w:val="00BF5835"/>
    <w:rsid w:val="00BF5A20"/>
    <w:rsid w:val="00BF61D3"/>
    <w:rsid w:val="00BF7A62"/>
    <w:rsid w:val="00C0023B"/>
    <w:rsid w:val="00C01A4F"/>
    <w:rsid w:val="00C0341F"/>
    <w:rsid w:val="00C03CF0"/>
    <w:rsid w:val="00C03ED8"/>
    <w:rsid w:val="00C04C3A"/>
    <w:rsid w:val="00C05259"/>
    <w:rsid w:val="00C06AD6"/>
    <w:rsid w:val="00C079CC"/>
    <w:rsid w:val="00C11018"/>
    <w:rsid w:val="00C12F55"/>
    <w:rsid w:val="00C136F7"/>
    <w:rsid w:val="00C1485E"/>
    <w:rsid w:val="00C14AA6"/>
    <w:rsid w:val="00C151BB"/>
    <w:rsid w:val="00C15798"/>
    <w:rsid w:val="00C1599B"/>
    <w:rsid w:val="00C17127"/>
    <w:rsid w:val="00C17339"/>
    <w:rsid w:val="00C21115"/>
    <w:rsid w:val="00C221E9"/>
    <w:rsid w:val="00C22361"/>
    <w:rsid w:val="00C2362D"/>
    <w:rsid w:val="00C257C6"/>
    <w:rsid w:val="00C25903"/>
    <w:rsid w:val="00C26F36"/>
    <w:rsid w:val="00C27124"/>
    <w:rsid w:val="00C277AB"/>
    <w:rsid w:val="00C31B5C"/>
    <w:rsid w:val="00C33EC0"/>
    <w:rsid w:val="00C34CD0"/>
    <w:rsid w:val="00C37082"/>
    <w:rsid w:val="00C37739"/>
    <w:rsid w:val="00C37F1A"/>
    <w:rsid w:val="00C41DD3"/>
    <w:rsid w:val="00C43AA5"/>
    <w:rsid w:val="00C4528A"/>
    <w:rsid w:val="00C457B2"/>
    <w:rsid w:val="00C45C1E"/>
    <w:rsid w:val="00C45C47"/>
    <w:rsid w:val="00C50625"/>
    <w:rsid w:val="00C50791"/>
    <w:rsid w:val="00C50D16"/>
    <w:rsid w:val="00C52733"/>
    <w:rsid w:val="00C53D7D"/>
    <w:rsid w:val="00C55614"/>
    <w:rsid w:val="00C566CB"/>
    <w:rsid w:val="00C56E09"/>
    <w:rsid w:val="00C57194"/>
    <w:rsid w:val="00C57681"/>
    <w:rsid w:val="00C603F3"/>
    <w:rsid w:val="00C6098D"/>
    <w:rsid w:val="00C633A2"/>
    <w:rsid w:val="00C63882"/>
    <w:rsid w:val="00C64C01"/>
    <w:rsid w:val="00C64C23"/>
    <w:rsid w:val="00C64EBA"/>
    <w:rsid w:val="00C6656E"/>
    <w:rsid w:val="00C70252"/>
    <w:rsid w:val="00C7047A"/>
    <w:rsid w:val="00C7095D"/>
    <w:rsid w:val="00C70C52"/>
    <w:rsid w:val="00C70D40"/>
    <w:rsid w:val="00C71864"/>
    <w:rsid w:val="00C718F1"/>
    <w:rsid w:val="00C723AF"/>
    <w:rsid w:val="00C74278"/>
    <w:rsid w:val="00C75786"/>
    <w:rsid w:val="00C75FB6"/>
    <w:rsid w:val="00C76850"/>
    <w:rsid w:val="00C77B25"/>
    <w:rsid w:val="00C8199E"/>
    <w:rsid w:val="00C81E27"/>
    <w:rsid w:val="00C820BC"/>
    <w:rsid w:val="00C8501D"/>
    <w:rsid w:val="00C87529"/>
    <w:rsid w:val="00C878F8"/>
    <w:rsid w:val="00C91138"/>
    <w:rsid w:val="00C91F86"/>
    <w:rsid w:val="00C9216E"/>
    <w:rsid w:val="00C921A8"/>
    <w:rsid w:val="00C94746"/>
    <w:rsid w:val="00C94A17"/>
    <w:rsid w:val="00C9514A"/>
    <w:rsid w:val="00C95D66"/>
    <w:rsid w:val="00C95E80"/>
    <w:rsid w:val="00CA0818"/>
    <w:rsid w:val="00CA11D0"/>
    <w:rsid w:val="00CA1218"/>
    <w:rsid w:val="00CA14CC"/>
    <w:rsid w:val="00CA1C47"/>
    <w:rsid w:val="00CA2B40"/>
    <w:rsid w:val="00CA30C5"/>
    <w:rsid w:val="00CA3221"/>
    <w:rsid w:val="00CA3823"/>
    <w:rsid w:val="00CA3BEA"/>
    <w:rsid w:val="00CA4070"/>
    <w:rsid w:val="00CA4C7D"/>
    <w:rsid w:val="00CA5665"/>
    <w:rsid w:val="00CA710F"/>
    <w:rsid w:val="00CB1C5B"/>
    <w:rsid w:val="00CB2352"/>
    <w:rsid w:val="00CB3071"/>
    <w:rsid w:val="00CB339A"/>
    <w:rsid w:val="00CB34F6"/>
    <w:rsid w:val="00CB3878"/>
    <w:rsid w:val="00CB4B6C"/>
    <w:rsid w:val="00CB4BD0"/>
    <w:rsid w:val="00CB5DC3"/>
    <w:rsid w:val="00CB6879"/>
    <w:rsid w:val="00CB719F"/>
    <w:rsid w:val="00CC0881"/>
    <w:rsid w:val="00CC0F5E"/>
    <w:rsid w:val="00CC19B8"/>
    <w:rsid w:val="00CC1DDE"/>
    <w:rsid w:val="00CC289E"/>
    <w:rsid w:val="00CC3FCA"/>
    <w:rsid w:val="00CC48C7"/>
    <w:rsid w:val="00CC4D07"/>
    <w:rsid w:val="00CC58A5"/>
    <w:rsid w:val="00CC59BF"/>
    <w:rsid w:val="00CC67B0"/>
    <w:rsid w:val="00CC7904"/>
    <w:rsid w:val="00CD01F0"/>
    <w:rsid w:val="00CD0ADC"/>
    <w:rsid w:val="00CD1DAC"/>
    <w:rsid w:val="00CD1E25"/>
    <w:rsid w:val="00CD3F87"/>
    <w:rsid w:val="00CD485E"/>
    <w:rsid w:val="00CD520B"/>
    <w:rsid w:val="00CD59D2"/>
    <w:rsid w:val="00CD5A3C"/>
    <w:rsid w:val="00CD657A"/>
    <w:rsid w:val="00CD66AC"/>
    <w:rsid w:val="00CD7EB6"/>
    <w:rsid w:val="00CE09E3"/>
    <w:rsid w:val="00CE1964"/>
    <w:rsid w:val="00CE1A6A"/>
    <w:rsid w:val="00CE1DCB"/>
    <w:rsid w:val="00CE2A4E"/>
    <w:rsid w:val="00CE3725"/>
    <w:rsid w:val="00CE3992"/>
    <w:rsid w:val="00CE3EBE"/>
    <w:rsid w:val="00CE44DD"/>
    <w:rsid w:val="00CE4ECC"/>
    <w:rsid w:val="00CE74DC"/>
    <w:rsid w:val="00CE7D78"/>
    <w:rsid w:val="00CE7D97"/>
    <w:rsid w:val="00CF0439"/>
    <w:rsid w:val="00CF04EF"/>
    <w:rsid w:val="00CF1709"/>
    <w:rsid w:val="00CF18E4"/>
    <w:rsid w:val="00CF2140"/>
    <w:rsid w:val="00CF2AC4"/>
    <w:rsid w:val="00CF3E2C"/>
    <w:rsid w:val="00CF4468"/>
    <w:rsid w:val="00CF4FB7"/>
    <w:rsid w:val="00CF6776"/>
    <w:rsid w:val="00D0062F"/>
    <w:rsid w:val="00D006C0"/>
    <w:rsid w:val="00D02403"/>
    <w:rsid w:val="00D03BB0"/>
    <w:rsid w:val="00D03D91"/>
    <w:rsid w:val="00D0485A"/>
    <w:rsid w:val="00D05A81"/>
    <w:rsid w:val="00D11C97"/>
    <w:rsid w:val="00D125BD"/>
    <w:rsid w:val="00D132CC"/>
    <w:rsid w:val="00D13636"/>
    <w:rsid w:val="00D14242"/>
    <w:rsid w:val="00D15FF9"/>
    <w:rsid w:val="00D16725"/>
    <w:rsid w:val="00D16DD1"/>
    <w:rsid w:val="00D17E5C"/>
    <w:rsid w:val="00D217AB"/>
    <w:rsid w:val="00D217C0"/>
    <w:rsid w:val="00D21D83"/>
    <w:rsid w:val="00D22738"/>
    <w:rsid w:val="00D241F3"/>
    <w:rsid w:val="00D2451C"/>
    <w:rsid w:val="00D2675A"/>
    <w:rsid w:val="00D27D35"/>
    <w:rsid w:val="00D301CA"/>
    <w:rsid w:val="00D31446"/>
    <w:rsid w:val="00D32290"/>
    <w:rsid w:val="00D328C1"/>
    <w:rsid w:val="00D32C15"/>
    <w:rsid w:val="00D34004"/>
    <w:rsid w:val="00D35F24"/>
    <w:rsid w:val="00D36D8E"/>
    <w:rsid w:val="00D377F0"/>
    <w:rsid w:val="00D4008F"/>
    <w:rsid w:val="00D40542"/>
    <w:rsid w:val="00D41893"/>
    <w:rsid w:val="00D426E9"/>
    <w:rsid w:val="00D44891"/>
    <w:rsid w:val="00D4521C"/>
    <w:rsid w:val="00D46899"/>
    <w:rsid w:val="00D4693C"/>
    <w:rsid w:val="00D47486"/>
    <w:rsid w:val="00D47D7A"/>
    <w:rsid w:val="00D5047D"/>
    <w:rsid w:val="00D50603"/>
    <w:rsid w:val="00D51D8D"/>
    <w:rsid w:val="00D527B4"/>
    <w:rsid w:val="00D52B31"/>
    <w:rsid w:val="00D52E0C"/>
    <w:rsid w:val="00D53D13"/>
    <w:rsid w:val="00D5405E"/>
    <w:rsid w:val="00D54390"/>
    <w:rsid w:val="00D55F87"/>
    <w:rsid w:val="00D56303"/>
    <w:rsid w:val="00D56312"/>
    <w:rsid w:val="00D57ABF"/>
    <w:rsid w:val="00D6034E"/>
    <w:rsid w:val="00D60953"/>
    <w:rsid w:val="00D60CD8"/>
    <w:rsid w:val="00D60F2D"/>
    <w:rsid w:val="00D61A20"/>
    <w:rsid w:val="00D620F3"/>
    <w:rsid w:val="00D62438"/>
    <w:rsid w:val="00D62AD6"/>
    <w:rsid w:val="00D63B65"/>
    <w:rsid w:val="00D63F7E"/>
    <w:rsid w:val="00D64715"/>
    <w:rsid w:val="00D649E2"/>
    <w:rsid w:val="00D64DF2"/>
    <w:rsid w:val="00D64F2C"/>
    <w:rsid w:val="00D65370"/>
    <w:rsid w:val="00D66D78"/>
    <w:rsid w:val="00D67373"/>
    <w:rsid w:val="00D674FA"/>
    <w:rsid w:val="00D70C1C"/>
    <w:rsid w:val="00D7195F"/>
    <w:rsid w:val="00D721BF"/>
    <w:rsid w:val="00D7392F"/>
    <w:rsid w:val="00D73AEF"/>
    <w:rsid w:val="00D74CAC"/>
    <w:rsid w:val="00D75846"/>
    <w:rsid w:val="00D76A8B"/>
    <w:rsid w:val="00D777F3"/>
    <w:rsid w:val="00D802A9"/>
    <w:rsid w:val="00D810FE"/>
    <w:rsid w:val="00D81789"/>
    <w:rsid w:val="00D81971"/>
    <w:rsid w:val="00D82F5F"/>
    <w:rsid w:val="00D84C32"/>
    <w:rsid w:val="00D855FD"/>
    <w:rsid w:val="00D85684"/>
    <w:rsid w:val="00D85721"/>
    <w:rsid w:val="00D860BD"/>
    <w:rsid w:val="00D86364"/>
    <w:rsid w:val="00D86CA7"/>
    <w:rsid w:val="00D873E8"/>
    <w:rsid w:val="00D87434"/>
    <w:rsid w:val="00D87695"/>
    <w:rsid w:val="00D905C9"/>
    <w:rsid w:val="00D90C3E"/>
    <w:rsid w:val="00D90C74"/>
    <w:rsid w:val="00D919E9"/>
    <w:rsid w:val="00D92411"/>
    <w:rsid w:val="00D92C4E"/>
    <w:rsid w:val="00D93EED"/>
    <w:rsid w:val="00D943EC"/>
    <w:rsid w:val="00D953C6"/>
    <w:rsid w:val="00D95BD9"/>
    <w:rsid w:val="00D95E03"/>
    <w:rsid w:val="00D965DA"/>
    <w:rsid w:val="00D972C3"/>
    <w:rsid w:val="00DA1DAD"/>
    <w:rsid w:val="00DA23E1"/>
    <w:rsid w:val="00DA361E"/>
    <w:rsid w:val="00DA4067"/>
    <w:rsid w:val="00DA5B1A"/>
    <w:rsid w:val="00DA75FE"/>
    <w:rsid w:val="00DA7E30"/>
    <w:rsid w:val="00DB1B96"/>
    <w:rsid w:val="00DB1FF0"/>
    <w:rsid w:val="00DB2BC2"/>
    <w:rsid w:val="00DB37AF"/>
    <w:rsid w:val="00DB5450"/>
    <w:rsid w:val="00DB5693"/>
    <w:rsid w:val="00DB579C"/>
    <w:rsid w:val="00DB624E"/>
    <w:rsid w:val="00DB6375"/>
    <w:rsid w:val="00DB76C2"/>
    <w:rsid w:val="00DC2A0D"/>
    <w:rsid w:val="00DC4A6B"/>
    <w:rsid w:val="00DC5980"/>
    <w:rsid w:val="00DC5ABE"/>
    <w:rsid w:val="00DC5AEE"/>
    <w:rsid w:val="00DC5EEA"/>
    <w:rsid w:val="00DC6337"/>
    <w:rsid w:val="00DC7095"/>
    <w:rsid w:val="00DD250C"/>
    <w:rsid w:val="00DD2A83"/>
    <w:rsid w:val="00DD4999"/>
    <w:rsid w:val="00DD4D84"/>
    <w:rsid w:val="00DD627C"/>
    <w:rsid w:val="00DD71A5"/>
    <w:rsid w:val="00DE0A4B"/>
    <w:rsid w:val="00DE1344"/>
    <w:rsid w:val="00DE1AFB"/>
    <w:rsid w:val="00DE1CB7"/>
    <w:rsid w:val="00DE22C0"/>
    <w:rsid w:val="00DE24ED"/>
    <w:rsid w:val="00DE28D4"/>
    <w:rsid w:val="00DE29E5"/>
    <w:rsid w:val="00DE3320"/>
    <w:rsid w:val="00DE397F"/>
    <w:rsid w:val="00DE3AED"/>
    <w:rsid w:val="00DE695C"/>
    <w:rsid w:val="00DE70DE"/>
    <w:rsid w:val="00DE7B42"/>
    <w:rsid w:val="00DF0000"/>
    <w:rsid w:val="00DF11B0"/>
    <w:rsid w:val="00DF1B88"/>
    <w:rsid w:val="00DF2B69"/>
    <w:rsid w:val="00DF2FF9"/>
    <w:rsid w:val="00DF50EC"/>
    <w:rsid w:val="00DF5E7A"/>
    <w:rsid w:val="00E007E2"/>
    <w:rsid w:val="00E0111C"/>
    <w:rsid w:val="00E01A3A"/>
    <w:rsid w:val="00E01C8F"/>
    <w:rsid w:val="00E048C5"/>
    <w:rsid w:val="00E04D03"/>
    <w:rsid w:val="00E05566"/>
    <w:rsid w:val="00E065B4"/>
    <w:rsid w:val="00E07CA0"/>
    <w:rsid w:val="00E07DF8"/>
    <w:rsid w:val="00E10535"/>
    <w:rsid w:val="00E10CE8"/>
    <w:rsid w:val="00E11C49"/>
    <w:rsid w:val="00E11D90"/>
    <w:rsid w:val="00E11F6A"/>
    <w:rsid w:val="00E12335"/>
    <w:rsid w:val="00E143C5"/>
    <w:rsid w:val="00E14513"/>
    <w:rsid w:val="00E14938"/>
    <w:rsid w:val="00E15261"/>
    <w:rsid w:val="00E171EF"/>
    <w:rsid w:val="00E204E5"/>
    <w:rsid w:val="00E21B79"/>
    <w:rsid w:val="00E21BD9"/>
    <w:rsid w:val="00E22174"/>
    <w:rsid w:val="00E2390F"/>
    <w:rsid w:val="00E23FED"/>
    <w:rsid w:val="00E24DE3"/>
    <w:rsid w:val="00E25B56"/>
    <w:rsid w:val="00E27B59"/>
    <w:rsid w:val="00E316AF"/>
    <w:rsid w:val="00E33B65"/>
    <w:rsid w:val="00E36E0C"/>
    <w:rsid w:val="00E37DFD"/>
    <w:rsid w:val="00E40575"/>
    <w:rsid w:val="00E40656"/>
    <w:rsid w:val="00E4141D"/>
    <w:rsid w:val="00E425C8"/>
    <w:rsid w:val="00E43730"/>
    <w:rsid w:val="00E44398"/>
    <w:rsid w:val="00E44F9F"/>
    <w:rsid w:val="00E47AE2"/>
    <w:rsid w:val="00E47FAF"/>
    <w:rsid w:val="00E506D3"/>
    <w:rsid w:val="00E50744"/>
    <w:rsid w:val="00E51924"/>
    <w:rsid w:val="00E51F4F"/>
    <w:rsid w:val="00E5264F"/>
    <w:rsid w:val="00E52925"/>
    <w:rsid w:val="00E5297A"/>
    <w:rsid w:val="00E529B0"/>
    <w:rsid w:val="00E54CDC"/>
    <w:rsid w:val="00E54FD5"/>
    <w:rsid w:val="00E551CC"/>
    <w:rsid w:val="00E554F7"/>
    <w:rsid w:val="00E577EC"/>
    <w:rsid w:val="00E6048D"/>
    <w:rsid w:val="00E61E80"/>
    <w:rsid w:val="00E62455"/>
    <w:rsid w:val="00E62CD4"/>
    <w:rsid w:val="00E62D53"/>
    <w:rsid w:val="00E62D5C"/>
    <w:rsid w:val="00E66278"/>
    <w:rsid w:val="00E67254"/>
    <w:rsid w:val="00E67286"/>
    <w:rsid w:val="00E67660"/>
    <w:rsid w:val="00E6785F"/>
    <w:rsid w:val="00E67D08"/>
    <w:rsid w:val="00E72FEA"/>
    <w:rsid w:val="00E758C6"/>
    <w:rsid w:val="00E75D99"/>
    <w:rsid w:val="00E77A4E"/>
    <w:rsid w:val="00E8037E"/>
    <w:rsid w:val="00E80F15"/>
    <w:rsid w:val="00E81DBF"/>
    <w:rsid w:val="00E82B5F"/>
    <w:rsid w:val="00E830AC"/>
    <w:rsid w:val="00E837EA"/>
    <w:rsid w:val="00E838BD"/>
    <w:rsid w:val="00E84178"/>
    <w:rsid w:val="00E848CE"/>
    <w:rsid w:val="00E849D8"/>
    <w:rsid w:val="00E84DDE"/>
    <w:rsid w:val="00E8692D"/>
    <w:rsid w:val="00E8798F"/>
    <w:rsid w:val="00E87A01"/>
    <w:rsid w:val="00E87B02"/>
    <w:rsid w:val="00E905CB"/>
    <w:rsid w:val="00E90EF8"/>
    <w:rsid w:val="00E913BE"/>
    <w:rsid w:val="00E91742"/>
    <w:rsid w:val="00E91F38"/>
    <w:rsid w:val="00E9417D"/>
    <w:rsid w:val="00E94C99"/>
    <w:rsid w:val="00E95773"/>
    <w:rsid w:val="00E959D7"/>
    <w:rsid w:val="00E96437"/>
    <w:rsid w:val="00E9713C"/>
    <w:rsid w:val="00EA0271"/>
    <w:rsid w:val="00EA0FEC"/>
    <w:rsid w:val="00EA2127"/>
    <w:rsid w:val="00EA2992"/>
    <w:rsid w:val="00EA2B88"/>
    <w:rsid w:val="00EA2E75"/>
    <w:rsid w:val="00EA42AE"/>
    <w:rsid w:val="00EA458C"/>
    <w:rsid w:val="00EA45AF"/>
    <w:rsid w:val="00EA4645"/>
    <w:rsid w:val="00EA5705"/>
    <w:rsid w:val="00EA683F"/>
    <w:rsid w:val="00EA712D"/>
    <w:rsid w:val="00EA713A"/>
    <w:rsid w:val="00EA76FB"/>
    <w:rsid w:val="00EB09BA"/>
    <w:rsid w:val="00EB104C"/>
    <w:rsid w:val="00EB2A6F"/>
    <w:rsid w:val="00EB2E01"/>
    <w:rsid w:val="00EB5795"/>
    <w:rsid w:val="00EC0127"/>
    <w:rsid w:val="00EC043A"/>
    <w:rsid w:val="00EC0738"/>
    <w:rsid w:val="00EC0D2D"/>
    <w:rsid w:val="00EC1F30"/>
    <w:rsid w:val="00EC24C0"/>
    <w:rsid w:val="00EC32BA"/>
    <w:rsid w:val="00EC342E"/>
    <w:rsid w:val="00EC3F19"/>
    <w:rsid w:val="00EC4C55"/>
    <w:rsid w:val="00EC64AE"/>
    <w:rsid w:val="00EC6757"/>
    <w:rsid w:val="00ED0F18"/>
    <w:rsid w:val="00ED1AE9"/>
    <w:rsid w:val="00ED2E36"/>
    <w:rsid w:val="00ED36A0"/>
    <w:rsid w:val="00ED3F69"/>
    <w:rsid w:val="00ED444E"/>
    <w:rsid w:val="00ED54BE"/>
    <w:rsid w:val="00ED5D11"/>
    <w:rsid w:val="00ED61AD"/>
    <w:rsid w:val="00ED674D"/>
    <w:rsid w:val="00ED7A2C"/>
    <w:rsid w:val="00EE096C"/>
    <w:rsid w:val="00EE0CCC"/>
    <w:rsid w:val="00EE132C"/>
    <w:rsid w:val="00EE1821"/>
    <w:rsid w:val="00EE1AFC"/>
    <w:rsid w:val="00EE2A1A"/>
    <w:rsid w:val="00EE2A8C"/>
    <w:rsid w:val="00EE351F"/>
    <w:rsid w:val="00EE4893"/>
    <w:rsid w:val="00EE497F"/>
    <w:rsid w:val="00EE4E5E"/>
    <w:rsid w:val="00EE5CD3"/>
    <w:rsid w:val="00EE666C"/>
    <w:rsid w:val="00EE7854"/>
    <w:rsid w:val="00EE7E5D"/>
    <w:rsid w:val="00EF0668"/>
    <w:rsid w:val="00EF09DD"/>
    <w:rsid w:val="00EF19DA"/>
    <w:rsid w:val="00EF2289"/>
    <w:rsid w:val="00EF4A99"/>
    <w:rsid w:val="00EF5AF6"/>
    <w:rsid w:val="00EF5CCB"/>
    <w:rsid w:val="00EF6498"/>
    <w:rsid w:val="00EF6617"/>
    <w:rsid w:val="00EF6E36"/>
    <w:rsid w:val="00EF7FFE"/>
    <w:rsid w:val="00F00370"/>
    <w:rsid w:val="00F010E4"/>
    <w:rsid w:val="00F02928"/>
    <w:rsid w:val="00F06623"/>
    <w:rsid w:val="00F06767"/>
    <w:rsid w:val="00F06B6B"/>
    <w:rsid w:val="00F06E70"/>
    <w:rsid w:val="00F07036"/>
    <w:rsid w:val="00F07743"/>
    <w:rsid w:val="00F10555"/>
    <w:rsid w:val="00F116B5"/>
    <w:rsid w:val="00F117FB"/>
    <w:rsid w:val="00F11CA5"/>
    <w:rsid w:val="00F128EA"/>
    <w:rsid w:val="00F16290"/>
    <w:rsid w:val="00F16304"/>
    <w:rsid w:val="00F16318"/>
    <w:rsid w:val="00F1658D"/>
    <w:rsid w:val="00F16774"/>
    <w:rsid w:val="00F20894"/>
    <w:rsid w:val="00F223AC"/>
    <w:rsid w:val="00F22453"/>
    <w:rsid w:val="00F22F81"/>
    <w:rsid w:val="00F24E07"/>
    <w:rsid w:val="00F24E8A"/>
    <w:rsid w:val="00F25A6B"/>
    <w:rsid w:val="00F267BF"/>
    <w:rsid w:val="00F26EAC"/>
    <w:rsid w:val="00F27E5C"/>
    <w:rsid w:val="00F3004A"/>
    <w:rsid w:val="00F303AD"/>
    <w:rsid w:val="00F30AC3"/>
    <w:rsid w:val="00F30B04"/>
    <w:rsid w:val="00F32AD1"/>
    <w:rsid w:val="00F339B5"/>
    <w:rsid w:val="00F33DEC"/>
    <w:rsid w:val="00F3471B"/>
    <w:rsid w:val="00F35A59"/>
    <w:rsid w:val="00F3780D"/>
    <w:rsid w:val="00F401D9"/>
    <w:rsid w:val="00F41979"/>
    <w:rsid w:val="00F419E3"/>
    <w:rsid w:val="00F425A1"/>
    <w:rsid w:val="00F44C31"/>
    <w:rsid w:val="00F4515B"/>
    <w:rsid w:val="00F45F06"/>
    <w:rsid w:val="00F46458"/>
    <w:rsid w:val="00F46799"/>
    <w:rsid w:val="00F47E3E"/>
    <w:rsid w:val="00F50489"/>
    <w:rsid w:val="00F51946"/>
    <w:rsid w:val="00F523D0"/>
    <w:rsid w:val="00F5277D"/>
    <w:rsid w:val="00F53622"/>
    <w:rsid w:val="00F547CD"/>
    <w:rsid w:val="00F54A72"/>
    <w:rsid w:val="00F54B9B"/>
    <w:rsid w:val="00F55495"/>
    <w:rsid w:val="00F55804"/>
    <w:rsid w:val="00F564FE"/>
    <w:rsid w:val="00F56C02"/>
    <w:rsid w:val="00F57133"/>
    <w:rsid w:val="00F57151"/>
    <w:rsid w:val="00F5790C"/>
    <w:rsid w:val="00F579DF"/>
    <w:rsid w:val="00F57F0F"/>
    <w:rsid w:val="00F60671"/>
    <w:rsid w:val="00F61559"/>
    <w:rsid w:val="00F618B9"/>
    <w:rsid w:val="00F61FF3"/>
    <w:rsid w:val="00F62419"/>
    <w:rsid w:val="00F65390"/>
    <w:rsid w:val="00F65D16"/>
    <w:rsid w:val="00F66C34"/>
    <w:rsid w:val="00F6726D"/>
    <w:rsid w:val="00F67ECD"/>
    <w:rsid w:val="00F7091A"/>
    <w:rsid w:val="00F726E0"/>
    <w:rsid w:val="00F74AB9"/>
    <w:rsid w:val="00F75711"/>
    <w:rsid w:val="00F7597E"/>
    <w:rsid w:val="00F76A92"/>
    <w:rsid w:val="00F76C9A"/>
    <w:rsid w:val="00F76E3C"/>
    <w:rsid w:val="00F77073"/>
    <w:rsid w:val="00F80178"/>
    <w:rsid w:val="00F815D3"/>
    <w:rsid w:val="00F81F3E"/>
    <w:rsid w:val="00F82027"/>
    <w:rsid w:val="00F82252"/>
    <w:rsid w:val="00F82C2B"/>
    <w:rsid w:val="00F83B24"/>
    <w:rsid w:val="00F8462D"/>
    <w:rsid w:val="00F86D63"/>
    <w:rsid w:val="00F86EA8"/>
    <w:rsid w:val="00F879A4"/>
    <w:rsid w:val="00F879BA"/>
    <w:rsid w:val="00F91371"/>
    <w:rsid w:val="00F91BA5"/>
    <w:rsid w:val="00F92B9E"/>
    <w:rsid w:val="00F936C1"/>
    <w:rsid w:val="00F94822"/>
    <w:rsid w:val="00F94ABD"/>
    <w:rsid w:val="00F95990"/>
    <w:rsid w:val="00F9663E"/>
    <w:rsid w:val="00F96DE6"/>
    <w:rsid w:val="00F97B48"/>
    <w:rsid w:val="00F97EB0"/>
    <w:rsid w:val="00FA0382"/>
    <w:rsid w:val="00FA0B7B"/>
    <w:rsid w:val="00FA200A"/>
    <w:rsid w:val="00FA26E6"/>
    <w:rsid w:val="00FA31E6"/>
    <w:rsid w:val="00FA35BC"/>
    <w:rsid w:val="00FA55B1"/>
    <w:rsid w:val="00FA580D"/>
    <w:rsid w:val="00FA7BED"/>
    <w:rsid w:val="00FB2623"/>
    <w:rsid w:val="00FB2B6D"/>
    <w:rsid w:val="00FB3ABC"/>
    <w:rsid w:val="00FB41F7"/>
    <w:rsid w:val="00FB41FC"/>
    <w:rsid w:val="00FB439C"/>
    <w:rsid w:val="00FB50E2"/>
    <w:rsid w:val="00FB59CA"/>
    <w:rsid w:val="00FB5DD3"/>
    <w:rsid w:val="00FB625E"/>
    <w:rsid w:val="00FB6624"/>
    <w:rsid w:val="00FC10B7"/>
    <w:rsid w:val="00FC15A1"/>
    <w:rsid w:val="00FC177B"/>
    <w:rsid w:val="00FC1F5F"/>
    <w:rsid w:val="00FC3314"/>
    <w:rsid w:val="00FC39E0"/>
    <w:rsid w:val="00FC3B2C"/>
    <w:rsid w:val="00FC4D36"/>
    <w:rsid w:val="00FC5022"/>
    <w:rsid w:val="00FC50C3"/>
    <w:rsid w:val="00FC632A"/>
    <w:rsid w:val="00FC7421"/>
    <w:rsid w:val="00FC766B"/>
    <w:rsid w:val="00FD0158"/>
    <w:rsid w:val="00FD19BC"/>
    <w:rsid w:val="00FD2335"/>
    <w:rsid w:val="00FD3246"/>
    <w:rsid w:val="00FD45F7"/>
    <w:rsid w:val="00FD4778"/>
    <w:rsid w:val="00FD536C"/>
    <w:rsid w:val="00FD5433"/>
    <w:rsid w:val="00FD6381"/>
    <w:rsid w:val="00FD6BB9"/>
    <w:rsid w:val="00FD72BA"/>
    <w:rsid w:val="00FE00A5"/>
    <w:rsid w:val="00FE028F"/>
    <w:rsid w:val="00FE0B84"/>
    <w:rsid w:val="00FE1A9F"/>
    <w:rsid w:val="00FE3AF6"/>
    <w:rsid w:val="00FE4159"/>
    <w:rsid w:val="00FE46B7"/>
    <w:rsid w:val="00FE4B07"/>
    <w:rsid w:val="00FE5242"/>
    <w:rsid w:val="00FE630C"/>
    <w:rsid w:val="00FE6D5B"/>
    <w:rsid w:val="00FE7212"/>
    <w:rsid w:val="00FE74BC"/>
    <w:rsid w:val="00FE77DE"/>
    <w:rsid w:val="00FF0124"/>
    <w:rsid w:val="00FF08B9"/>
    <w:rsid w:val="00FF113C"/>
    <w:rsid w:val="00FF17B9"/>
    <w:rsid w:val="00FF1B9D"/>
    <w:rsid w:val="00FF3186"/>
    <w:rsid w:val="00FF4046"/>
    <w:rsid w:val="00FF4499"/>
    <w:rsid w:val="00FF48A1"/>
    <w:rsid w:val="00FF4B08"/>
    <w:rsid w:val="00FF52F6"/>
    <w:rsid w:val="00FF64CE"/>
    <w:rsid w:val="00FF74A1"/>
    <w:rsid w:val="00FF7A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B5816F1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0DF0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34206D"/>
    <w:pPr>
      <w:tabs>
        <w:tab w:val="left" w:pos="380"/>
        <w:tab w:val="left" w:pos="500"/>
      </w:tabs>
      <w:spacing w:after="240" w:line="240" w:lineRule="auto"/>
      <w:ind w:left="384" w:hanging="38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45B37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5B37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739C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739C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739C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39C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39C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71753"/>
    <w:pPr>
      <w:spacing w:after="0" w:line="240" w:lineRule="auto"/>
    </w:pPr>
  </w:style>
  <w:style w:type="table" w:styleId="TableGrid">
    <w:name w:val="Table Grid"/>
    <w:basedOn w:val="TableNormal"/>
    <w:uiPriority w:val="59"/>
    <w:rsid w:val="00C64EB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273C6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3C66"/>
  </w:style>
  <w:style w:type="paragraph" w:styleId="Footer">
    <w:name w:val="footer"/>
    <w:basedOn w:val="Normal"/>
    <w:link w:val="FooterChar"/>
    <w:uiPriority w:val="99"/>
    <w:unhideWhenUsed/>
    <w:rsid w:val="009B27C6"/>
    <w:pPr>
      <w:tabs>
        <w:tab w:val="center" w:pos="4680"/>
        <w:tab w:val="right" w:pos="9360"/>
      </w:tabs>
      <w:spacing w:after="0" w:line="240" w:lineRule="auto"/>
    </w:pPr>
    <w:rPr>
      <w:rFonts w:ascii="Times New Roman" w:hAnsi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9B27C6"/>
    <w:rPr>
      <w:rFonts w:ascii="Times New Roman" w:hAnsi="Times New Roman"/>
    </w:rPr>
  </w:style>
  <w:style w:type="character" w:customStyle="1" w:styleId="highlight">
    <w:name w:val="highlight"/>
    <w:basedOn w:val="DefaultParagraphFont"/>
    <w:rsid w:val="00E04D03"/>
  </w:style>
  <w:style w:type="character" w:styleId="PlaceholderText">
    <w:name w:val="Placeholder Text"/>
    <w:basedOn w:val="DefaultParagraphFont"/>
    <w:uiPriority w:val="99"/>
    <w:semiHidden/>
    <w:rsid w:val="00FC766B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FC177B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character" w:styleId="LineNumber">
    <w:name w:val="line number"/>
    <w:basedOn w:val="DefaultParagraphFont"/>
    <w:uiPriority w:val="99"/>
    <w:unhideWhenUsed/>
    <w:rsid w:val="0066166B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1218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405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0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45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408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17019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5123064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80621101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9252788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37006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6170305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143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35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21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BD18AFE-BE6E-084F-8B5E-10A20F4827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074</Words>
  <Characters>6124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GS</Company>
  <LinksUpToDate>false</LinksUpToDate>
  <CharactersWithSpaces>7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ura MacDougall</dc:creator>
  <cp:lastModifiedBy>Laura MacDougall</cp:lastModifiedBy>
  <cp:revision>4</cp:revision>
  <dcterms:created xsi:type="dcterms:W3CDTF">2018-07-20T13:48:00Z</dcterms:created>
  <dcterms:modified xsi:type="dcterms:W3CDTF">2018-07-21T0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4"&gt;&lt;session id="Q7eWWllY"/&gt;&lt;style id="http://www.zotero.org/styles/plos-one" hasBibliography="1" bibliographyStyleHasBeenSet="1"/&gt;&lt;prefs&gt;&lt;pref name="fieldType" value="Field"/&gt;&lt;pref name="automaticJournalAbbrevia</vt:lpwstr>
  </property>
  <property fmtid="{D5CDD505-2E9C-101B-9397-08002B2CF9AE}" pid="3" name="ZOTERO_PREF_2">
    <vt:lpwstr>tions" value="true"/&gt;&lt;pref name="noteType" value="0"/&gt;&lt;/prefs&gt;&lt;/data&gt;</vt:lpwstr>
  </property>
</Properties>
</file>